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166768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0F1AD67" w14:textId="682F7242" w:rsidR="00204DAF"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1667688" w:history="1">
            <w:r w:rsidR="00204DAF" w:rsidRPr="00073882">
              <w:rPr>
                <w:rStyle w:val="Hipervnculo"/>
                <w:b/>
                <w:bCs/>
                <w:noProof/>
              </w:rPr>
              <w:t>Autoescalado horizontal en Kubernetes con Aprendizaje por Refuerzo</w:t>
            </w:r>
            <w:r w:rsidR="00204DAF">
              <w:rPr>
                <w:noProof/>
                <w:webHidden/>
              </w:rPr>
              <w:tab/>
            </w:r>
            <w:r w:rsidR="00204DAF">
              <w:rPr>
                <w:noProof/>
                <w:webHidden/>
              </w:rPr>
              <w:fldChar w:fldCharType="begin"/>
            </w:r>
            <w:r w:rsidR="00204DAF">
              <w:rPr>
                <w:noProof/>
                <w:webHidden/>
              </w:rPr>
              <w:instrText xml:space="preserve"> PAGEREF _Toc81667688 \h </w:instrText>
            </w:r>
            <w:r w:rsidR="00204DAF">
              <w:rPr>
                <w:noProof/>
                <w:webHidden/>
              </w:rPr>
            </w:r>
            <w:r w:rsidR="00204DAF">
              <w:rPr>
                <w:noProof/>
                <w:webHidden/>
              </w:rPr>
              <w:fldChar w:fldCharType="separate"/>
            </w:r>
            <w:r w:rsidR="00204DAF">
              <w:rPr>
                <w:noProof/>
                <w:webHidden/>
              </w:rPr>
              <w:t>1</w:t>
            </w:r>
            <w:r w:rsidR="00204DAF">
              <w:rPr>
                <w:noProof/>
                <w:webHidden/>
              </w:rPr>
              <w:fldChar w:fldCharType="end"/>
            </w:r>
          </w:hyperlink>
        </w:p>
        <w:p w14:paraId="72960196" w14:textId="26DA390A" w:rsidR="00204DAF" w:rsidRDefault="00734D42">
          <w:pPr>
            <w:pStyle w:val="TDC1"/>
            <w:tabs>
              <w:tab w:val="right" w:leader="dot" w:pos="9350"/>
            </w:tabs>
            <w:rPr>
              <w:rFonts w:asciiTheme="minorHAnsi" w:eastAsiaTheme="minorEastAsia" w:hAnsiTheme="minorHAnsi" w:cstheme="minorBidi"/>
              <w:noProof/>
            </w:rPr>
          </w:pPr>
          <w:hyperlink w:anchor="_Toc81667689" w:history="1">
            <w:r w:rsidR="00204DAF" w:rsidRPr="00073882">
              <w:rPr>
                <w:rStyle w:val="Hipervnculo"/>
                <w:noProof/>
              </w:rPr>
              <w:t>Introducción</w:t>
            </w:r>
            <w:r w:rsidR="00204DAF">
              <w:rPr>
                <w:noProof/>
                <w:webHidden/>
              </w:rPr>
              <w:tab/>
            </w:r>
            <w:r w:rsidR="00204DAF">
              <w:rPr>
                <w:noProof/>
                <w:webHidden/>
              </w:rPr>
              <w:fldChar w:fldCharType="begin"/>
            </w:r>
            <w:r w:rsidR="00204DAF">
              <w:rPr>
                <w:noProof/>
                <w:webHidden/>
              </w:rPr>
              <w:instrText xml:space="preserve"> PAGEREF _Toc81667689 \h </w:instrText>
            </w:r>
            <w:r w:rsidR="00204DAF">
              <w:rPr>
                <w:noProof/>
                <w:webHidden/>
              </w:rPr>
            </w:r>
            <w:r w:rsidR="00204DAF">
              <w:rPr>
                <w:noProof/>
                <w:webHidden/>
              </w:rPr>
              <w:fldChar w:fldCharType="separate"/>
            </w:r>
            <w:r w:rsidR="00204DAF">
              <w:rPr>
                <w:noProof/>
                <w:webHidden/>
              </w:rPr>
              <w:t>3</w:t>
            </w:r>
            <w:r w:rsidR="00204DAF">
              <w:rPr>
                <w:noProof/>
                <w:webHidden/>
              </w:rPr>
              <w:fldChar w:fldCharType="end"/>
            </w:r>
          </w:hyperlink>
        </w:p>
        <w:p w14:paraId="7FC7C808" w14:textId="61CE1E43" w:rsidR="00204DAF" w:rsidRDefault="00734D42">
          <w:pPr>
            <w:pStyle w:val="TDC2"/>
            <w:tabs>
              <w:tab w:val="right" w:leader="dot" w:pos="9350"/>
            </w:tabs>
            <w:rPr>
              <w:rFonts w:asciiTheme="minorHAnsi" w:eastAsiaTheme="minorEastAsia" w:hAnsiTheme="minorHAnsi" w:cstheme="minorBidi"/>
              <w:noProof/>
            </w:rPr>
          </w:pPr>
          <w:hyperlink w:anchor="_Toc81667690" w:history="1">
            <w:r w:rsidR="00204DAF" w:rsidRPr="00073882">
              <w:rPr>
                <w:rStyle w:val="Hipervnculo"/>
                <w:noProof/>
              </w:rPr>
              <w:t>Entorno de trabajo</w:t>
            </w:r>
            <w:r w:rsidR="00204DAF">
              <w:rPr>
                <w:noProof/>
                <w:webHidden/>
              </w:rPr>
              <w:tab/>
            </w:r>
            <w:r w:rsidR="00204DAF">
              <w:rPr>
                <w:noProof/>
                <w:webHidden/>
              </w:rPr>
              <w:fldChar w:fldCharType="begin"/>
            </w:r>
            <w:r w:rsidR="00204DAF">
              <w:rPr>
                <w:noProof/>
                <w:webHidden/>
              </w:rPr>
              <w:instrText xml:space="preserve"> PAGEREF _Toc81667690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2E51D484" w14:textId="7E8BB919" w:rsidR="00204DAF" w:rsidRDefault="00734D42">
          <w:pPr>
            <w:pStyle w:val="TDC3"/>
            <w:tabs>
              <w:tab w:val="right" w:leader="dot" w:pos="9350"/>
            </w:tabs>
            <w:rPr>
              <w:rFonts w:asciiTheme="minorHAnsi" w:eastAsiaTheme="minorEastAsia" w:hAnsiTheme="minorHAnsi" w:cstheme="minorBidi"/>
              <w:noProof/>
            </w:rPr>
          </w:pPr>
          <w:hyperlink w:anchor="_Toc81667691" w:history="1">
            <w:r w:rsidR="00204DAF" w:rsidRPr="00073882">
              <w:rPr>
                <w:rStyle w:val="Hipervnculo"/>
                <w:noProof/>
              </w:rPr>
              <w:t>¿Qué es Kubernetes?</w:t>
            </w:r>
            <w:r w:rsidR="00204DAF">
              <w:rPr>
                <w:noProof/>
                <w:webHidden/>
              </w:rPr>
              <w:tab/>
            </w:r>
            <w:r w:rsidR="00204DAF">
              <w:rPr>
                <w:noProof/>
                <w:webHidden/>
              </w:rPr>
              <w:fldChar w:fldCharType="begin"/>
            </w:r>
            <w:r w:rsidR="00204DAF">
              <w:rPr>
                <w:noProof/>
                <w:webHidden/>
              </w:rPr>
              <w:instrText xml:space="preserve"> PAGEREF _Toc81667691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14529E4D" w14:textId="5BF96585" w:rsidR="00204DAF" w:rsidRDefault="00734D42">
          <w:pPr>
            <w:pStyle w:val="TDC3"/>
            <w:tabs>
              <w:tab w:val="right" w:leader="dot" w:pos="9350"/>
            </w:tabs>
            <w:rPr>
              <w:rFonts w:asciiTheme="minorHAnsi" w:eastAsiaTheme="minorEastAsia" w:hAnsiTheme="minorHAnsi" w:cstheme="minorBidi"/>
              <w:noProof/>
            </w:rPr>
          </w:pPr>
          <w:hyperlink w:anchor="_Toc81667692" w:history="1">
            <w:r w:rsidR="00204DAF" w:rsidRPr="00073882">
              <w:rPr>
                <w:rStyle w:val="Hipervnculo"/>
                <w:noProof/>
              </w:rPr>
              <w:t>Pod</w:t>
            </w:r>
            <w:r w:rsidR="00204DAF">
              <w:rPr>
                <w:noProof/>
                <w:webHidden/>
              </w:rPr>
              <w:tab/>
            </w:r>
            <w:r w:rsidR="00204DAF">
              <w:rPr>
                <w:noProof/>
                <w:webHidden/>
              </w:rPr>
              <w:fldChar w:fldCharType="begin"/>
            </w:r>
            <w:r w:rsidR="00204DAF">
              <w:rPr>
                <w:noProof/>
                <w:webHidden/>
              </w:rPr>
              <w:instrText xml:space="preserve"> PAGEREF _Toc81667692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408FBB5A" w14:textId="11A93456" w:rsidR="00204DAF" w:rsidRDefault="00734D42">
          <w:pPr>
            <w:pStyle w:val="TDC3"/>
            <w:tabs>
              <w:tab w:val="right" w:leader="dot" w:pos="9350"/>
            </w:tabs>
            <w:rPr>
              <w:rFonts w:asciiTheme="minorHAnsi" w:eastAsiaTheme="minorEastAsia" w:hAnsiTheme="minorHAnsi" w:cstheme="minorBidi"/>
              <w:noProof/>
            </w:rPr>
          </w:pPr>
          <w:hyperlink w:anchor="_Toc81667693" w:history="1">
            <w:r w:rsidR="00204DAF" w:rsidRPr="00073882">
              <w:rPr>
                <w:rStyle w:val="Hipervnculo"/>
                <w:noProof/>
              </w:rPr>
              <w:t>Deployment</w:t>
            </w:r>
            <w:r w:rsidR="00204DAF">
              <w:rPr>
                <w:noProof/>
                <w:webHidden/>
              </w:rPr>
              <w:tab/>
            </w:r>
            <w:r w:rsidR="00204DAF">
              <w:rPr>
                <w:noProof/>
                <w:webHidden/>
              </w:rPr>
              <w:fldChar w:fldCharType="begin"/>
            </w:r>
            <w:r w:rsidR="00204DAF">
              <w:rPr>
                <w:noProof/>
                <w:webHidden/>
              </w:rPr>
              <w:instrText xml:space="preserve"> PAGEREF _Toc81667693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65133B31" w14:textId="4EBFAC4C" w:rsidR="00204DAF" w:rsidRDefault="00734D42">
          <w:pPr>
            <w:pStyle w:val="TDC3"/>
            <w:tabs>
              <w:tab w:val="right" w:leader="dot" w:pos="9350"/>
            </w:tabs>
            <w:rPr>
              <w:rFonts w:asciiTheme="minorHAnsi" w:eastAsiaTheme="minorEastAsia" w:hAnsiTheme="minorHAnsi" w:cstheme="minorBidi"/>
              <w:noProof/>
            </w:rPr>
          </w:pPr>
          <w:hyperlink w:anchor="_Toc81667694" w:history="1">
            <w:r w:rsidR="00204DAF" w:rsidRPr="00073882">
              <w:rPr>
                <w:rStyle w:val="Hipervnculo"/>
                <w:noProof/>
              </w:rPr>
              <w:t>Replica Set</w:t>
            </w:r>
            <w:r w:rsidR="00204DAF">
              <w:rPr>
                <w:noProof/>
                <w:webHidden/>
              </w:rPr>
              <w:tab/>
            </w:r>
            <w:r w:rsidR="00204DAF">
              <w:rPr>
                <w:noProof/>
                <w:webHidden/>
              </w:rPr>
              <w:fldChar w:fldCharType="begin"/>
            </w:r>
            <w:r w:rsidR="00204DAF">
              <w:rPr>
                <w:noProof/>
                <w:webHidden/>
              </w:rPr>
              <w:instrText xml:space="preserve"> PAGEREF _Toc81667694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2DD2BC4A" w14:textId="507ED714" w:rsidR="00204DAF" w:rsidRDefault="00734D42">
          <w:pPr>
            <w:pStyle w:val="TDC3"/>
            <w:tabs>
              <w:tab w:val="right" w:leader="dot" w:pos="9350"/>
            </w:tabs>
            <w:rPr>
              <w:rFonts w:asciiTheme="minorHAnsi" w:eastAsiaTheme="minorEastAsia" w:hAnsiTheme="minorHAnsi" w:cstheme="minorBidi"/>
              <w:noProof/>
            </w:rPr>
          </w:pPr>
          <w:hyperlink w:anchor="_Toc81667695" w:history="1">
            <w:r w:rsidR="00204DAF" w:rsidRPr="00073882">
              <w:rPr>
                <w:rStyle w:val="Hipervnculo"/>
                <w:noProof/>
              </w:rPr>
              <w:t>Service</w:t>
            </w:r>
            <w:r w:rsidR="00204DAF">
              <w:rPr>
                <w:noProof/>
                <w:webHidden/>
              </w:rPr>
              <w:tab/>
            </w:r>
            <w:r w:rsidR="00204DAF">
              <w:rPr>
                <w:noProof/>
                <w:webHidden/>
              </w:rPr>
              <w:fldChar w:fldCharType="begin"/>
            </w:r>
            <w:r w:rsidR="00204DAF">
              <w:rPr>
                <w:noProof/>
                <w:webHidden/>
              </w:rPr>
              <w:instrText xml:space="preserve"> PAGEREF _Toc81667695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088E3588" w14:textId="573896E3" w:rsidR="00204DAF" w:rsidRDefault="00734D42">
          <w:pPr>
            <w:pStyle w:val="TDC3"/>
            <w:tabs>
              <w:tab w:val="right" w:leader="dot" w:pos="9350"/>
            </w:tabs>
            <w:rPr>
              <w:rFonts w:asciiTheme="minorHAnsi" w:eastAsiaTheme="minorEastAsia" w:hAnsiTheme="minorHAnsi" w:cstheme="minorBidi"/>
              <w:noProof/>
            </w:rPr>
          </w:pPr>
          <w:hyperlink w:anchor="_Toc81667696" w:history="1">
            <w:r w:rsidR="00204DAF" w:rsidRPr="00073882">
              <w:rPr>
                <w:rStyle w:val="Hipervnculo"/>
                <w:noProof/>
              </w:rPr>
              <w:t>Namespace</w:t>
            </w:r>
            <w:r w:rsidR="00204DAF">
              <w:rPr>
                <w:noProof/>
                <w:webHidden/>
              </w:rPr>
              <w:tab/>
            </w:r>
            <w:r w:rsidR="00204DAF">
              <w:rPr>
                <w:noProof/>
                <w:webHidden/>
              </w:rPr>
              <w:fldChar w:fldCharType="begin"/>
            </w:r>
            <w:r w:rsidR="00204DAF">
              <w:rPr>
                <w:noProof/>
                <w:webHidden/>
              </w:rPr>
              <w:instrText xml:space="preserve"> PAGEREF _Toc81667696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52A8634B" w14:textId="603ABF5A" w:rsidR="00204DAF" w:rsidRDefault="00734D42">
          <w:pPr>
            <w:pStyle w:val="TDC3"/>
            <w:tabs>
              <w:tab w:val="right" w:leader="dot" w:pos="9350"/>
            </w:tabs>
            <w:rPr>
              <w:rFonts w:asciiTheme="minorHAnsi" w:eastAsiaTheme="minorEastAsia" w:hAnsiTheme="minorHAnsi" w:cstheme="minorBidi"/>
              <w:noProof/>
            </w:rPr>
          </w:pPr>
          <w:hyperlink w:anchor="_Toc81667697" w:history="1">
            <w:r w:rsidR="00204DAF" w:rsidRPr="00073882">
              <w:rPr>
                <w:rStyle w:val="Hipervnculo"/>
                <w:noProof/>
              </w:rPr>
              <w:t>Horizontal Pod Autoscaling</w:t>
            </w:r>
            <w:r w:rsidR="00204DAF">
              <w:rPr>
                <w:noProof/>
                <w:webHidden/>
              </w:rPr>
              <w:tab/>
            </w:r>
            <w:r w:rsidR="00204DAF">
              <w:rPr>
                <w:noProof/>
                <w:webHidden/>
              </w:rPr>
              <w:fldChar w:fldCharType="begin"/>
            </w:r>
            <w:r w:rsidR="00204DAF">
              <w:rPr>
                <w:noProof/>
                <w:webHidden/>
              </w:rPr>
              <w:instrText xml:space="preserve"> PAGEREF _Toc81667697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20F619A0" w14:textId="6BEF74B4" w:rsidR="00204DAF" w:rsidRDefault="00734D42">
          <w:pPr>
            <w:pStyle w:val="TDC3"/>
            <w:tabs>
              <w:tab w:val="right" w:leader="dot" w:pos="9350"/>
            </w:tabs>
            <w:rPr>
              <w:rFonts w:asciiTheme="minorHAnsi" w:eastAsiaTheme="minorEastAsia" w:hAnsiTheme="minorHAnsi" w:cstheme="minorBidi"/>
              <w:noProof/>
            </w:rPr>
          </w:pPr>
          <w:hyperlink w:anchor="_Toc81667698" w:history="1">
            <w:r w:rsidR="00204DAF" w:rsidRPr="00073882">
              <w:rPr>
                <w:rStyle w:val="Hipervnculo"/>
                <w:noProof/>
              </w:rPr>
              <w:t>Monitorización</w:t>
            </w:r>
            <w:r w:rsidR="00204DAF">
              <w:rPr>
                <w:noProof/>
                <w:webHidden/>
              </w:rPr>
              <w:tab/>
            </w:r>
            <w:r w:rsidR="00204DAF">
              <w:rPr>
                <w:noProof/>
                <w:webHidden/>
              </w:rPr>
              <w:fldChar w:fldCharType="begin"/>
            </w:r>
            <w:r w:rsidR="00204DAF">
              <w:rPr>
                <w:noProof/>
                <w:webHidden/>
              </w:rPr>
              <w:instrText xml:space="preserve"> PAGEREF _Toc81667698 \h </w:instrText>
            </w:r>
            <w:r w:rsidR="00204DAF">
              <w:rPr>
                <w:noProof/>
                <w:webHidden/>
              </w:rPr>
            </w:r>
            <w:r w:rsidR="00204DAF">
              <w:rPr>
                <w:noProof/>
                <w:webHidden/>
              </w:rPr>
              <w:fldChar w:fldCharType="separate"/>
            </w:r>
            <w:r w:rsidR="00204DAF">
              <w:rPr>
                <w:noProof/>
                <w:webHidden/>
              </w:rPr>
              <w:t>7</w:t>
            </w:r>
            <w:r w:rsidR="00204DAF">
              <w:rPr>
                <w:noProof/>
                <w:webHidden/>
              </w:rPr>
              <w:fldChar w:fldCharType="end"/>
            </w:r>
          </w:hyperlink>
        </w:p>
        <w:p w14:paraId="1C41DFC0" w14:textId="31C35294" w:rsidR="00204DAF" w:rsidRDefault="00734D42">
          <w:pPr>
            <w:pStyle w:val="TDC3"/>
            <w:tabs>
              <w:tab w:val="right" w:leader="dot" w:pos="9350"/>
            </w:tabs>
            <w:rPr>
              <w:rFonts w:asciiTheme="minorHAnsi" w:eastAsiaTheme="minorEastAsia" w:hAnsiTheme="minorHAnsi" w:cstheme="minorBidi"/>
              <w:noProof/>
            </w:rPr>
          </w:pPr>
          <w:hyperlink w:anchor="_Toc81667699" w:history="1">
            <w:r w:rsidR="00204DAF" w:rsidRPr="00073882">
              <w:rPr>
                <w:rStyle w:val="Hipervnculo"/>
                <w:noProof/>
              </w:rPr>
              <w:t>Estado</w:t>
            </w:r>
            <w:r w:rsidR="00204DAF">
              <w:rPr>
                <w:noProof/>
                <w:webHidden/>
              </w:rPr>
              <w:tab/>
            </w:r>
            <w:r w:rsidR="00204DAF">
              <w:rPr>
                <w:noProof/>
                <w:webHidden/>
              </w:rPr>
              <w:fldChar w:fldCharType="begin"/>
            </w:r>
            <w:r w:rsidR="00204DAF">
              <w:rPr>
                <w:noProof/>
                <w:webHidden/>
              </w:rPr>
              <w:instrText xml:space="preserve"> PAGEREF _Toc81667699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26318D50" w14:textId="066CC781" w:rsidR="00204DAF" w:rsidRDefault="00734D42">
          <w:pPr>
            <w:pStyle w:val="TDC3"/>
            <w:tabs>
              <w:tab w:val="right" w:leader="dot" w:pos="9350"/>
            </w:tabs>
            <w:rPr>
              <w:rFonts w:asciiTheme="minorHAnsi" w:eastAsiaTheme="minorEastAsia" w:hAnsiTheme="minorHAnsi" w:cstheme="minorBidi"/>
              <w:noProof/>
            </w:rPr>
          </w:pPr>
          <w:hyperlink w:anchor="_Toc81667700" w:history="1">
            <w:r w:rsidR="00204DAF" w:rsidRPr="00073882">
              <w:rPr>
                <w:rStyle w:val="Hipervnculo"/>
                <w:noProof/>
              </w:rPr>
              <w:t>Acción</w:t>
            </w:r>
            <w:r w:rsidR="00204DAF">
              <w:rPr>
                <w:noProof/>
                <w:webHidden/>
              </w:rPr>
              <w:tab/>
            </w:r>
            <w:r w:rsidR="00204DAF">
              <w:rPr>
                <w:noProof/>
                <w:webHidden/>
              </w:rPr>
              <w:fldChar w:fldCharType="begin"/>
            </w:r>
            <w:r w:rsidR="00204DAF">
              <w:rPr>
                <w:noProof/>
                <w:webHidden/>
              </w:rPr>
              <w:instrText xml:space="preserve"> PAGEREF _Toc81667700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5606F141" w14:textId="42003458" w:rsidR="00204DAF" w:rsidRDefault="00734D42">
          <w:pPr>
            <w:pStyle w:val="TDC2"/>
            <w:tabs>
              <w:tab w:val="right" w:leader="dot" w:pos="9350"/>
            </w:tabs>
            <w:rPr>
              <w:rFonts w:asciiTheme="minorHAnsi" w:eastAsiaTheme="minorEastAsia" w:hAnsiTheme="minorHAnsi" w:cstheme="minorBidi"/>
              <w:noProof/>
            </w:rPr>
          </w:pPr>
          <w:hyperlink w:anchor="_Toc81667701" w:history="1">
            <w:r w:rsidR="00204DAF" w:rsidRPr="00073882">
              <w:rPr>
                <w:rStyle w:val="Hipervnculo"/>
                <w:noProof/>
              </w:rPr>
              <w:t>¿Qué es el Aprendizaje por Refuerzo?</w:t>
            </w:r>
            <w:r w:rsidR="00204DAF">
              <w:rPr>
                <w:noProof/>
                <w:webHidden/>
              </w:rPr>
              <w:tab/>
            </w:r>
            <w:r w:rsidR="00204DAF">
              <w:rPr>
                <w:noProof/>
                <w:webHidden/>
              </w:rPr>
              <w:fldChar w:fldCharType="begin"/>
            </w:r>
            <w:r w:rsidR="00204DAF">
              <w:rPr>
                <w:noProof/>
                <w:webHidden/>
              </w:rPr>
              <w:instrText xml:space="preserve"> PAGEREF _Toc81667701 \h </w:instrText>
            </w:r>
            <w:r w:rsidR="00204DAF">
              <w:rPr>
                <w:noProof/>
                <w:webHidden/>
              </w:rPr>
            </w:r>
            <w:r w:rsidR="00204DAF">
              <w:rPr>
                <w:noProof/>
                <w:webHidden/>
              </w:rPr>
              <w:fldChar w:fldCharType="separate"/>
            </w:r>
            <w:r w:rsidR="00204DAF">
              <w:rPr>
                <w:noProof/>
                <w:webHidden/>
              </w:rPr>
              <w:t>9</w:t>
            </w:r>
            <w:r w:rsidR="00204DAF">
              <w:rPr>
                <w:noProof/>
                <w:webHidden/>
              </w:rPr>
              <w:fldChar w:fldCharType="end"/>
            </w:r>
          </w:hyperlink>
        </w:p>
        <w:p w14:paraId="6362377B" w14:textId="7A7B57BE" w:rsidR="00204DAF" w:rsidRDefault="00734D42">
          <w:pPr>
            <w:pStyle w:val="TDC3"/>
            <w:tabs>
              <w:tab w:val="right" w:leader="dot" w:pos="9350"/>
            </w:tabs>
            <w:rPr>
              <w:rFonts w:asciiTheme="minorHAnsi" w:eastAsiaTheme="minorEastAsia" w:hAnsiTheme="minorHAnsi" w:cstheme="minorBidi"/>
              <w:noProof/>
            </w:rPr>
          </w:pPr>
          <w:hyperlink w:anchor="_Toc81667702" w:history="1">
            <w:r w:rsidR="00204DAF" w:rsidRPr="00073882">
              <w:rPr>
                <w:rStyle w:val="Hipervnculo"/>
                <w:noProof/>
              </w:rPr>
              <w:t>Q-Learning</w:t>
            </w:r>
            <w:r w:rsidR="00204DAF">
              <w:rPr>
                <w:noProof/>
                <w:webHidden/>
              </w:rPr>
              <w:tab/>
            </w:r>
            <w:r w:rsidR="00204DAF">
              <w:rPr>
                <w:noProof/>
                <w:webHidden/>
              </w:rPr>
              <w:fldChar w:fldCharType="begin"/>
            </w:r>
            <w:r w:rsidR="00204DAF">
              <w:rPr>
                <w:noProof/>
                <w:webHidden/>
              </w:rPr>
              <w:instrText xml:space="preserve"> PAGEREF _Toc81667702 \h </w:instrText>
            </w:r>
            <w:r w:rsidR="00204DAF">
              <w:rPr>
                <w:noProof/>
                <w:webHidden/>
              </w:rPr>
            </w:r>
            <w:r w:rsidR="00204DAF">
              <w:rPr>
                <w:noProof/>
                <w:webHidden/>
              </w:rPr>
              <w:fldChar w:fldCharType="separate"/>
            </w:r>
            <w:r w:rsidR="00204DAF">
              <w:rPr>
                <w:noProof/>
                <w:webHidden/>
              </w:rPr>
              <w:t>10</w:t>
            </w:r>
            <w:r w:rsidR="00204DAF">
              <w:rPr>
                <w:noProof/>
                <w:webHidden/>
              </w:rPr>
              <w:fldChar w:fldCharType="end"/>
            </w:r>
          </w:hyperlink>
        </w:p>
        <w:p w14:paraId="49F766F7" w14:textId="04D97F7F" w:rsidR="00204DAF" w:rsidRDefault="00734D42">
          <w:pPr>
            <w:pStyle w:val="TDC3"/>
            <w:tabs>
              <w:tab w:val="right" w:leader="dot" w:pos="9350"/>
            </w:tabs>
            <w:rPr>
              <w:rFonts w:asciiTheme="minorHAnsi" w:eastAsiaTheme="minorEastAsia" w:hAnsiTheme="minorHAnsi" w:cstheme="minorBidi"/>
              <w:noProof/>
            </w:rPr>
          </w:pPr>
          <w:hyperlink w:anchor="_Toc81667703" w:history="1">
            <w:r w:rsidR="00204DAF" w:rsidRPr="00073882">
              <w:rPr>
                <w:rStyle w:val="Hipervnculo"/>
                <w:noProof/>
              </w:rPr>
              <w:t>Deep Q Network (DQN)</w:t>
            </w:r>
            <w:r w:rsidR="00204DAF">
              <w:rPr>
                <w:noProof/>
                <w:webHidden/>
              </w:rPr>
              <w:tab/>
            </w:r>
            <w:r w:rsidR="00204DAF">
              <w:rPr>
                <w:noProof/>
                <w:webHidden/>
              </w:rPr>
              <w:fldChar w:fldCharType="begin"/>
            </w:r>
            <w:r w:rsidR="00204DAF">
              <w:rPr>
                <w:noProof/>
                <w:webHidden/>
              </w:rPr>
              <w:instrText xml:space="preserve"> PAGEREF _Toc81667703 \h </w:instrText>
            </w:r>
            <w:r w:rsidR="00204DAF">
              <w:rPr>
                <w:noProof/>
                <w:webHidden/>
              </w:rPr>
            </w:r>
            <w:r w:rsidR="00204DAF">
              <w:rPr>
                <w:noProof/>
                <w:webHidden/>
              </w:rPr>
              <w:fldChar w:fldCharType="separate"/>
            </w:r>
            <w:r w:rsidR="00204DAF">
              <w:rPr>
                <w:noProof/>
                <w:webHidden/>
              </w:rPr>
              <w:t>12</w:t>
            </w:r>
            <w:r w:rsidR="00204DAF">
              <w:rPr>
                <w:noProof/>
                <w:webHidden/>
              </w:rPr>
              <w:fldChar w:fldCharType="end"/>
            </w:r>
          </w:hyperlink>
        </w:p>
        <w:p w14:paraId="3335E02E" w14:textId="55D14455" w:rsidR="00204DAF" w:rsidRDefault="00734D42">
          <w:pPr>
            <w:pStyle w:val="TDC2"/>
            <w:tabs>
              <w:tab w:val="right" w:leader="dot" w:pos="9350"/>
            </w:tabs>
            <w:rPr>
              <w:rFonts w:asciiTheme="minorHAnsi" w:eastAsiaTheme="minorEastAsia" w:hAnsiTheme="minorHAnsi" w:cstheme="minorBidi"/>
              <w:noProof/>
            </w:rPr>
          </w:pPr>
          <w:hyperlink w:anchor="_Toc81667704" w:history="1">
            <w:r w:rsidR="00204DAF" w:rsidRPr="00073882">
              <w:rPr>
                <w:rStyle w:val="Hipervnculo"/>
                <w:noProof/>
              </w:rPr>
              <w:t>Implementación</w:t>
            </w:r>
            <w:r w:rsidR="00204DAF">
              <w:rPr>
                <w:noProof/>
                <w:webHidden/>
              </w:rPr>
              <w:tab/>
            </w:r>
            <w:r w:rsidR="00204DAF">
              <w:rPr>
                <w:noProof/>
                <w:webHidden/>
              </w:rPr>
              <w:fldChar w:fldCharType="begin"/>
            </w:r>
            <w:r w:rsidR="00204DAF">
              <w:rPr>
                <w:noProof/>
                <w:webHidden/>
              </w:rPr>
              <w:instrText xml:space="preserve"> PAGEREF _Toc81667704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34E6255F" w14:textId="01815C25" w:rsidR="00204DAF" w:rsidRDefault="00734D42">
          <w:pPr>
            <w:pStyle w:val="TDC3"/>
            <w:tabs>
              <w:tab w:val="right" w:leader="dot" w:pos="9350"/>
            </w:tabs>
            <w:rPr>
              <w:rFonts w:asciiTheme="minorHAnsi" w:eastAsiaTheme="minorEastAsia" w:hAnsiTheme="minorHAnsi" w:cstheme="minorBidi"/>
              <w:noProof/>
            </w:rPr>
          </w:pPr>
          <w:hyperlink w:anchor="_Toc81667705" w:history="1">
            <w:r w:rsidR="00204DAF" w:rsidRPr="00073882">
              <w:rPr>
                <w:rStyle w:val="Hipervnculo"/>
                <w:noProof/>
              </w:rPr>
              <w:t>Entorno</w:t>
            </w:r>
            <w:r w:rsidR="00204DAF">
              <w:rPr>
                <w:noProof/>
                <w:webHidden/>
              </w:rPr>
              <w:tab/>
            </w:r>
            <w:r w:rsidR="00204DAF">
              <w:rPr>
                <w:noProof/>
                <w:webHidden/>
              </w:rPr>
              <w:fldChar w:fldCharType="begin"/>
            </w:r>
            <w:r w:rsidR="00204DAF">
              <w:rPr>
                <w:noProof/>
                <w:webHidden/>
              </w:rPr>
              <w:instrText xml:space="preserve"> PAGEREF _Toc81667705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7C346D1F" w14:textId="2B9FA662" w:rsidR="00204DAF" w:rsidRDefault="00734D42">
          <w:pPr>
            <w:pStyle w:val="TDC3"/>
            <w:tabs>
              <w:tab w:val="right" w:leader="dot" w:pos="9350"/>
            </w:tabs>
            <w:rPr>
              <w:rFonts w:asciiTheme="minorHAnsi" w:eastAsiaTheme="minorEastAsia" w:hAnsiTheme="minorHAnsi" w:cstheme="minorBidi"/>
              <w:noProof/>
            </w:rPr>
          </w:pPr>
          <w:hyperlink w:anchor="_Toc81667706" w:history="1">
            <w:r w:rsidR="00204DAF" w:rsidRPr="00073882">
              <w:rPr>
                <w:rStyle w:val="Hipervnculo"/>
                <w:noProof/>
              </w:rPr>
              <w:t>Agente</w:t>
            </w:r>
            <w:r w:rsidR="00204DAF">
              <w:rPr>
                <w:noProof/>
                <w:webHidden/>
              </w:rPr>
              <w:tab/>
            </w:r>
            <w:r w:rsidR="00204DAF">
              <w:rPr>
                <w:noProof/>
                <w:webHidden/>
              </w:rPr>
              <w:fldChar w:fldCharType="begin"/>
            </w:r>
            <w:r w:rsidR="00204DAF">
              <w:rPr>
                <w:noProof/>
                <w:webHidden/>
              </w:rPr>
              <w:instrText xml:space="preserve"> PAGEREF _Toc81667706 \h </w:instrText>
            </w:r>
            <w:r w:rsidR="00204DAF">
              <w:rPr>
                <w:noProof/>
                <w:webHidden/>
              </w:rPr>
            </w:r>
            <w:r w:rsidR="00204DAF">
              <w:rPr>
                <w:noProof/>
                <w:webHidden/>
              </w:rPr>
              <w:fldChar w:fldCharType="separate"/>
            </w:r>
            <w:r w:rsidR="00204DAF">
              <w:rPr>
                <w:noProof/>
                <w:webHidden/>
              </w:rPr>
              <w:t>19</w:t>
            </w:r>
            <w:r w:rsidR="00204DAF">
              <w:rPr>
                <w:noProof/>
                <w:webHidden/>
              </w:rPr>
              <w:fldChar w:fldCharType="end"/>
            </w:r>
          </w:hyperlink>
        </w:p>
        <w:p w14:paraId="024B46A3" w14:textId="079921AC" w:rsidR="00204DAF" w:rsidRDefault="00734D42">
          <w:pPr>
            <w:pStyle w:val="TDC3"/>
            <w:tabs>
              <w:tab w:val="right" w:leader="dot" w:pos="9350"/>
            </w:tabs>
            <w:rPr>
              <w:rFonts w:asciiTheme="minorHAnsi" w:eastAsiaTheme="minorEastAsia" w:hAnsiTheme="minorHAnsi" w:cstheme="minorBidi"/>
              <w:noProof/>
            </w:rPr>
          </w:pPr>
          <w:hyperlink w:anchor="_Toc81667707" w:history="1">
            <w:r w:rsidR="00204DAF" w:rsidRPr="00073882">
              <w:rPr>
                <w:rStyle w:val="Hipervnculo"/>
                <w:noProof/>
              </w:rPr>
              <w:t>Entrenamiento</w:t>
            </w:r>
            <w:r w:rsidR="00204DAF">
              <w:rPr>
                <w:noProof/>
                <w:webHidden/>
              </w:rPr>
              <w:tab/>
            </w:r>
            <w:r w:rsidR="00204DAF">
              <w:rPr>
                <w:noProof/>
                <w:webHidden/>
              </w:rPr>
              <w:fldChar w:fldCharType="begin"/>
            </w:r>
            <w:r w:rsidR="00204DAF">
              <w:rPr>
                <w:noProof/>
                <w:webHidden/>
              </w:rPr>
              <w:instrText xml:space="preserve"> PAGEREF _Toc81667707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CE17ECF" w14:textId="74AC31F2" w:rsidR="00204DAF" w:rsidRDefault="00734D42">
          <w:pPr>
            <w:pStyle w:val="TDC3"/>
            <w:tabs>
              <w:tab w:val="right" w:leader="dot" w:pos="9350"/>
            </w:tabs>
            <w:rPr>
              <w:rFonts w:asciiTheme="minorHAnsi" w:eastAsiaTheme="minorEastAsia" w:hAnsiTheme="minorHAnsi" w:cstheme="minorBidi"/>
              <w:noProof/>
            </w:rPr>
          </w:pPr>
          <w:hyperlink w:anchor="_Toc81667708" w:history="1">
            <w:r w:rsidR="00204DAF" w:rsidRPr="00073882">
              <w:rPr>
                <w:rStyle w:val="Hipervnculo"/>
                <w:noProof/>
              </w:rPr>
              <w:t>Ejecución</w:t>
            </w:r>
            <w:r w:rsidR="00204DAF">
              <w:rPr>
                <w:noProof/>
                <w:webHidden/>
              </w:rPr>
              <w:tab/>
            </w:r>
            <w:r w:rsidR="00204DAF">
              <w:rPr>
                <w:noProof/>
                <w:webHidden/>
              </w:rPr>
              <w:fldChar w:fldCharType="begin"/>
            </w:r>
            <w:r w:rsidR="00204DAF">
              <w:rPr>
                <w:noProof/>
                <w:webHidden/>
              </w:rPr>
              <w:instrText xml:space="preserve"> PAGEREF _Toc81667708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1CA8965" w14:textId="31E1AE23" w:rsidR="00204DAF" w:rsidRDefault="00734D42">
          <w:pPr>
            <w:pStyle w:val="TDC2"/>
            <w:tabs>
              <w:tab w:val="right" w:leader="dot" w:pos="9350"/>
            </w:tabs>
            <w:rPr>
              <w:rFonts w:asciiTheme="minorHAnsi" w:eastAsiaTheme="minorEastAsia" w:hAnsiTheme="minorHAnsi" w:cstheme="minorBidi"/>
              <w:noProof/>
            </w:rPr>
          </w:pPr>
          <w:hyperlink w:anchor="_Toc81667709" w:history="1">
            <w:r w:rsidR="00204DAF" w:rsidRPr="00073882">
              <w:rPr>
                <w:rStyle w:val="Hipervnculo"/>
                <w:noProof/>
              </w:rPr>
              <w:t>Resultados</w:t>
            </w:r>
            <w:r w:rsidR="00204DAF">
              <w:rPr>
                <w:noProof/>
                <w:webHidden/>
              </w:rPr>
              <w:tab/>
            </w:r>
            <w:r w:rsidR="00204DAF">
              <w:rPr>
                <w:noProof/>
                <w:webHidden/>
              </w:rPr>
              <w:fldChar w:fldCharType="begin"/>
            </w:r>
            <w:r w:rsidR="00204DAF">
              <w:rPr>
                <w:noProof/>
                <w:webHidden/>
              </w:rPr>
              <w:instrText xml:space="preserve"> PAGEREF _Toc81667709 \h </w:instrText>
            </w:r>
            <w:r w:rsidR="00204DAF">
              <w:rPr>
                <w:noProof/>
                <w:webHidden/>
              </w:rPr>
            </w:r>
            <w:r w:rsidR="00204DAF">
              <w:rPr>
                <w:noProof/>
                <w:webHidden/>
              </w:rPr>
              <w:fldChar w:fldCharType="separate"/>
            </w:r>
            <w:r w:rsidR="00204DAF">
              <w:rPr>
                <w:noProof/>
                <w:webHidden/>
              </w:rPr>
              <w:t>24</w:t>
            </w:r>
            <w:r w:rsidR="00204DAF">
              <w:rPr>
                <w:noProof/>
                <w:webHidden/>
              </w:rPr>
              <w:fldChar w:fldCharType="end"/>
            </w:r>
          </w:hyperlink>
        </w:p>
        <w:p w14:paraId="2205A908" w14:textId="75C295E0" w:rsidR="00204DAF" w:rsidRDefault="00734D42">
          <w:pPr>
            <w:pStyle w:val="TDC2"/>
            <w:tabs>
              <w:tab w:val="right" w:leader="dot" w:pos="9350"/>
            </w:tabs>
            <w:rPr>
              <w:rFonts w:asciiTheme="minorHAnsi" w:eastAsiaTheme="minorEastAsia" w:hAnsiTheme="minorHAnsi" w:cstheme="minorBidi"/>
              <w:noProof/>
            </w:rPr>
          </w:pPr>
          <w:hyperlink w:anchor="_Toc81667710" w:history="1">
            <w:r w:rsidR="00204DAF" w:rsidRPr="00073882">
              <w:rPr>
                <w:rStyle w:val="Hipervnculo"/>
                <w:noProof/>
              </w:rPr>
              <w:t>Conclusiones</w:t>
            </w:r>
            <w:r w:rsidR="00204DAF">
              <w:rPr>
                <w:noProof/>
                <w:webHidden/>
              </w:rPr>
              <w:tab/>
            </w:r>
            <w:r w:rsidR="00204DAF">
              <w:rPr>
                <w:noProof/>
                <w:webHidden/>
              </w:rPr>
              <w:fldChar w:fldCharType="begin"/>
            </w:r>
            <w:r w:rsidR="00204DAF">
              <w:rPr>
                <w:noProof/>
                <w:webHidden/>
              </w:rPr>
              <w:instrText xml:space="preserve"> PAGEREF _Toc81667710 \h </w:instrText>
            </w:r>
            <w:r w:rsidR="00204DAF">
              <w:rPr>
                <w:noProof/>
                <w:webHidden/>
              </w:rPr>
            </w:r>
            <w:r w:rsidR="00204DAF">
              <w:rPr>
                <w:noProof/>
                <w:webHidden/>
              </w:rPr>
              <w:fldChar w:fldCharType="separate"/>
            </w:r>
            <w:r w:rsidR="00204DAF">
              <w:rPr>
                <w:noProof/>
                <w:webHidden/>
              </w:rPr>
              <w:t>25</w:t>
            </w:r>
            <w:r w:rsidR="00204DAF">
              <w:rPr>
                <w:noProof/>
                <w:webHidden/>
              </w:rPr>
              <w:fldChar w:fldCharType="end"/>
            </w:r>
          </w:hyperlink>
        </w:p>
        <w:p w14:paraId="4E325A5E" w14:textId="203404B3" w:rsidR="00204DAF" w:rsidRDefault="00734D42">
          <w:pPr>
            <w:pStyle w:val="TDC2"/>
            <w:tabs>
              <w:tab w:val="right" w:leader="dot" w:pos="9350"/>
            </w:tabs>
            <w:rPr>
              <w:rFonts w:asciiTheme="minorHAnsi" w:eastAsiaTheme="minorEastAsia" w:hAnsiTheme="minorHAnsi" w:cstheme="minorBidi"/>
              <w:noProof/>
            </w:rPr>
          </w:pPr>
          <w:hyperlink w:anchor="_Toc81667711" w:history="1">
            <w:r w:rsidR="00204DAF" w:rsidRPr="00073882">
              <w:rPr>
                <w:rStyle w:val="Hipervnculo"/>
                <w:noProof/>
              </w:rPr>
              <w:t>Bibliografía</w:t>
            </w:r>
            <w:r w:rsidR="00204DAF">
              <w:rPr>
                <w:noProof/>
                <w:webHidden/>
              </w:rPr>
              <w:tab/>
            </w:r>
            <w:r w:rsidR="00204DAF">
              <w:rPr>
                <w:noProof/>
                <w:webHidden/>
              </w:rPr>
              <w:fldChar w:fldCharType="begin"/>
            </w:r>
            <w:r w:rsidR="00204DAF">
              <w:rPr>
                <w:noProof/>
                <w:webHidden/>
              </w:rPr>
              <w:instrText xml:space="preserve"> PAGEREF _Toc81667711 \h </w:instrText>
            </w:r>
            <w:r w:rsidR="00204DAF">
              <w:rPr>
                <w:noProof/>
                <w:webHidden/>
              </w:rPr>
            </w:r>
            <w:r w:rsidR="00204DAF">
              <w:rPr>
                <w:noProof/>
                <w:webHidden/>
              </w:rPr>
              <w:fldChar w:fldCharType="separate"/>
            </w:r>
            <w:r w:rsidR="00204DAF">
              <w:rPr>
                <w:noProof/>
                <w:webHidden/>
              </w:rPr>
              <w:t>26</w:t>
            </w:r>
            <w:r w:rsidR="00204DAF">
              <w:rPr>
                <w:noProof/>
                <w:webHidden/>
              </w:rPr>
              <w:fldChar w:fldCharType="end"/>
            </w:r>
          </w:hyperlink>
        </w:p>
        <w:p w14:paraId="7CC1A668" w14:textId="1DA450CF" w:rsidR="00204DAF" w:rsidRDefault="00734D42">
          <w:pPr>
            <w:pStyle w:val="TDC2"/>
            <w:tabs>
              <w:tab w:val="right" w:leader="dot" w:pos="9350"/>
            </w:tabs>
            <w:rPr>
              <w:rFonts w:asciiTheme="minorHAnsi" w:eastAsiaTheme="minorEastAsia" w:hAnsiTheme="minorHAnsi" w:cstheme="minorBidi"/>
              <w:noProof/>
            </w:rPr>
          </w:pPr>
          <w:hyperlink w:anchor="_Toc81667712" w:history="1">
            <w:r w:rsidR="00204DAF" w:rsidRPr="00073882">
              <w:rPr>
                <w:rStyle w:val="Hipervnculo"/>
                <w:noProof/>
              </w:rPr>
              <w:t>Otros Recursos</w:t>
            </w:r>
            <w:r w:rsidR="00204DAF">
              <w:rPr>
                <w:noProof/>
                <w:webHidden/>
              </w:rPr>
              <w:tab/>
            </w:r>
            <w:r w:rsidR="00204DAF">
              <w:rPr>
                <w:noProof/>
                <w:webHidden/>
              </w:rPr>
              <w:fldChar w:fldCharType="begin"/>
            </w:r>
            <w:r w:rsidR="00204DAF">
              <w:rPr>
                <w:noProof/>
                <w:webHidden/>
              </w:rPr>
              <w:instrText xml:space="preserve"> PAGEREF _Toc81667712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C19D0F4" w14:textId="4AAA2C9D" w:rsidR="00204DAF" w:rsidRDefault="00734D42">
          <w:pPr>
            <w:pStyle w:val="TDC3"/>
            <w:tabs>
              <w:tab w:val="right" w:leader="dot" w:pos="9350"/>
            </w:tabs>
            <w:rPr>
              <w:rFonts w:asciiTheme="minorHAnsi" w:eastAsiaTheme="minorEastAsia" w:hAnsiTheme="minorHAnsi" w:cstheme="minorBidi"/>
              <w:noProof/>
            </w:rPr>
          </w:pPr>
          <w:hyperlink w:anchor="_Toc81667713" w:history="1">
            <w:r w:rsidR="00204DAF" w:rsidRPr="00073882">
              <w:rPr>
                <w:rStyle w:val="Hipervnculo"/>
                <w:noProof/>
              </w:rPr>
              <w:t>Repositorio de Código</w:t>
            </w:r>
            <w:r w:rsidR="00204DAF">
              <w:rPr>
                <w:noProof/>
                <w:webHidden/>
              </w:rPr>
              <w:tab/>
            </w:r>
            <w:r w:rsidR="00204DAF">
              <w:rPr>
                <w:noProof/>
                <w:webHidden/>
              </w:rPr>
              <w:fldChar w:fldCharType="begin"/>
            </w:r>
            <w:r w:rsidR="00204DAF">
              <w:rPr>
                <w:noProof/>
                <w:webHidden/>
              </w:rPr>
              <w:instrText xml:space="preserve"> PAGEREF _Toc81667713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571ED24" w14:textId="3BEAB8BE" w:rsidR="00204DAF" w:rsidRDefault="00734D42">
          <w:pPr>
            <w:pStyle w:val="TDC3"/>
            <w:tabs>
              <w:tab w:val="right" w:leader="dot" w:pos="9350"/>
            </w:tabs>
            <w:rPr>
              <w:rFonts w:asciiTheme="minorHAnsi" w:eastAsiaTheme="minorEastAsia" w:hAnsiTheme="minorHAnsi" w:cstheme="minorBidi"/>
              <w:noProof/>
            </w:rPr>
          </w:pPr>
          <w:hyperlink w:anchor="_Toc81667714" w:history="1">
            <w:r w:rsidR="00204DAF" w:rsidRPr="00073882">
              <w:rPr>
                <w:rStyle w:val="Hipervnculo"/>
                <w:noProof/>
              </w:rPr>
              <w:t>Cliente Python de Kubernetes</w:t>
            </w:r>
            <w:r w:rsidR="00204DAF">
              <w:rPr>
                <w:noProof/>
                <w:webHidden/>
              </w:rPr>
              <w:tab/>
            </w:r>
            <w:r w:rsidR="00204DAF">
              <w:rPr>
                <w:noProof/>
                <w:webHidden/>
              </w:rPr>
              <w:fldChar w:fldCharType="begin"/>
            </w:r>
            <w:r w:rsidR="00204DAF">
              <w:rPr>
                <w:noProof/>
                <w:webHidden/>
              </w:rPr>
              <w:instrText xml:space="preserve"> PAGEREF _Toc81667714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EA36960" w14:textId="6272B967" w:rsidR="00204DAF" w:rsidRDefault="00734D42">
          <w:pPr>
            <w:pStyle w:val="TDC3"/>
            <w:tabs>
              <w:tab w:val="right" w:leader="dot" w:pos="9350"/>
            </w:tabs>
            <w:rPr>
              <w:rFonts w:asciiTheme="minorHAnsi" w:eastAsiaTheme="minorEastAsia" w:hAnsiTheme="minorHAnsi" w:cstheme="minorBidi"/>
              <w:noProof/>
            </w:rPr>
          </w:pPr>
          <w:hyperlink w:anchor="_Toc81667715" w:history="1">
            <w:r w:rsidR="00204DAF" w:rsidRPr="00073882">
              <w:rPr>
                <w:rStyle w:val="Hipervnculo"/>
                <w:noProof/>
              </w:rPr>
              <w:t>Indice de Figuras</w:t>
            </w:r>
            <w:r w:rsidR="00204DAF">
              <w:rPr>
                <w:noProof/>
                <w:webHidden/>
              </w:rPr>
              <w:tab/>
            </w:r>
            <w:r w:rsidR="00204DAF">
              <w:rPr>
                <w:noProof/>
                <w:webHidden/>
              </w:rPr>
              <w:fldChar w:fldCharType="begin"/>
            </w:r>
            <w:r w:rsidR="00204DAF">
              <w:rPr>
                <w:noProof/>
                <w:webHidden/>
              </w:rPr>
              <w:instrText xml:space="preserve"> PAGEREF _Toc81667715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0273530" w14:textId="4E0E65E9" w:rsidR="00300BDB" w:rsidRDefault="00300BDB">
          <w:pPr>
            <w:rPr>
              <w:b/>
              <w:bCs/>
            </w:rPr>
          </w:pPr>
          <w:r>
            <w:rPr>
              <w:b/>
              <w:bCs/>
            </w:rPr>
            <w:fldChar w:fldCharType="end"/>
          </w:r>
        </w:p>
      </w:sdtContent>
    </w:sdt>
    <w:p w14:paraId="2B3056D8" w14:textId="77777777" w:rsidR="00DC5112" w:rsidRDefault="00DC5112">
      <w:pPr>
        <w:rPr>
          <w:b/>
          <w:bCs/>
        </w:rPr>
      </w:pPr>
    </w:p>
    <w:p w14:paraId="78805F3A" w14:textId="77777777" w:rsidR="00DC5112" w:rsidRDefault="00DC5112">
      <w:pPr>
        <w:rPr>
          <w:b/>
          <w:bCs/>
        </w:rPr>
      </w:pPr>
    </w:p>
    <w:p w14:paraId="6FD22E33" w14:textId="77777777" w:rsidR="00DC5112" w:rsidRDefault="00DC5112"/>
    <w:p w14:paraId="6D435DB9" w14:textId="77777777" w:rsidR="005B0E78" w:rsidRDefault="005B0E78" w:rsidP="002D19CD">
      <w:pPr>
        <w:pStyle w:val="Ttulo1"/>
      </w:pPr>
    </w:p>
    <w:p w14:paraId="4C6F8482" w14:textId="72ED26A3" w:rsidR="001607D0" w:rsidRPr="002D19CD" w:rsidRDefault="004E57B8" w:rsidP="002D19CD">
      <w:pPr>
        <w:pStyle w:val="Ttulo1"/>
        <w:rPr>
          <w:u w:val="single"/>
        </w:rPr>
      </w:pPr>
      <w:bookmarkStart w:id="1" w:name="_Toc81667689"/>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Kubernetes.</w:t>
      </w:r>
    </w:p>
    <w:p w14:paraId="7B5FA3B1" w14:textId="77777777" w:rsidR="00B64852" w:rsidRDefault="00B64852" w:rsidP="00F627D5">
      <w:pPr>
        <w:spacing w:before="240" w:after="240"/>
      </w:pPr>
    </w:p>
    <w:p w14:paraId="1F17C8BF" w14:textId="77777777" w:rsidR="001607D0" w:rsidRDefault="003A4662" w:rsidP="003A4662">
      <w:pPr>
        <w:pStyle w:val="Ttulo2"/>
      </w:pPr>
      <w:bookmarkStart w:id="2" w:name="_Toc81667690"/>
      <w:r>
        <w:lastRenderedPageBreak/>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1667691"/>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77777777" w:rsidR="00216E35" w:rsidRPr="00E04C03" w:rsidRDefault="00E04C03" w:rsidP="00E04C03">
      <w:pPr>
        <w:pStyle w:val="Descripcin"/>
        <w:jc w:val="center"/>
      </w:pPr>
      <w:bookmarkStart w:id="4" w:name="_Toc81236985"/>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77777777" w:rsidR="001F3A4A" w:rsidRDefault="00E04C03" w:rsidP="00E04C03">
      <w:pPr>
        <w:pStyle w:val="Descripcin"/>
        <w:jc w:val="center"/>
      </w:pPr>
      <w:bookmarkStart w:id="5" w:name="_Toc81236986"/>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1667692"/>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226ABDBC" w14:textId="77777777" w:rsidR="00A41945" w:rsidRPr="00A41945" w:rsidRDefault="00A41945" w:rsidP="00A41945">
      <w:pPr>
        <w:pStyle w:val="Ttulo3"/>
      </w:pPr>
      <w:bookmarkStart w:id="7" w:name="_Toc81667693"/>
      <w:r w:rsidRPr="00A41945">
        <w:t>Deployment</w:t>
      </w:r>
      <w:bookmarkEnd w:id="7"/>
    </w:p>
    <w:p w14:paraId="73FD96A2" w14:textId="77777777" w:rsidR="00A41945" w:rsidRDefault="00A41945" w:rsidP="00A41945"/>
    <w:p w14:paraId="6288ADAD" w14:textId="77777777" w:rsidR="00D70C2C" w:rsidRDefault="00D70C2C" w:rsidP="00A41945">
      <w:r>
        <w:t xml:space="preserve">El Deployment es un objeto de Kubernetes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1667694"/>
      <w:r>
        <w:t>Replica Set</w:t>
      </w:r>
      <w:bookmarkEnd w:id="8"/>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9" w:name="_Toc81667695"/>
      <w:proofErr w:type="spellStart"/>
      <w:r>
        <w:lastRenderedPageBreak/>
        <w:t>Service</w:t>
      </w:r>
      <w:bookmarkEnd w:id="9"/>
      <w:proofErr w:type="spellEnd"/>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1667696"/>
      <w:r>
        <w:t>Namespace</w:t>
      </w:r>
      <w:bookmarkEnd w:id="10"/>
    </w:p>
    <w:p w14:paraId="68F1B52A" w14:textId="77777777" w:rsidR="00DB50FF" w:rsidRDefault="00DB50FF" w:rsidP="00DB50FF"/>
    <w:p w14:paraId="1BBFEA72" w14:textId="77777777"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cluster físico para aislar unos recursos de otros, por </w:t>
      </w:r>
      <w:proofErr w:type="gramStart"/>
      <w:r>
        <w:t>ejemplo</w:t>
      </w:r>
      <w:proofErr w:type="gramEnd"/>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1667697"/>
      <w:r>
        <w:t xml:space="preserve">Horizontal Pod </w:t>
      </w:r>
      <w:proofErr w:type="spellStart"/>
      <w:r>
        <w:t>Autoscaling</w:t>
      </w:r>
      <w:bookmarkEnd w:id="11"/>
      <w:proofErr w:type="spellEnd"/>
    </w:p>
    <w:p w14:paraId="71FBA929" w14:textId="77777777" w:rsidR="00A41945" w:rsidRPr="007E4D18" w:rsidRDefault="00A41945" w:rsidP="0056248B">
      <w:pPr>
        <w:rPr>
          <w:u w:val="single"/>
        </w:rPr>
      </w:pPr>
    </w:p>
    <w:p w14:paraId="5E956DD9" w14:textId="77777777" w:rsidR="009F37EA" w:rsidRDefault="00A41945" w:rsidP="0056248B">
      <w:r>
        <w:t xml:space="preserve">Kubernetes tiene su propio sistema para aumentar o disminuir el número de pods de un </w:t>
      </w:r>
      <w:proofErr w:type="spellStart"/>
      <w:r>
        <w:t>deployment</w:t>
      </w:r>
      <w:proofErr w:type="spellEnd"/>
      <w:r>
        <w:t xml:space="preserve"> de acuerdo al número de peticiones que recibe o a la carga de trabajo a la que está sometido. Lo hace mediante un tipo de recurso denominado HPA (Horizontal Pod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72716A9D"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w:t>
      </w:r>
      <w:proofErr w:type="spellStart"/>
      <w:r w:rsidR="00751CB8">
        <w:rPr>
          <w:shd w:val="clear" w:color="auto" w:fill="FFFFFF"/>
        </w:rPr>
        <w:t>Dockerfile</w:t>
      </w:r>
      <w:proofErr w:type="spellEnd"/>
      <w:r w:rsidR="00751CB8">
        <w:rPr>
          <w:shd w:val="clear" w:color="auto" w:fill="FFFFFF"/>
        </w:rPr>
        <w:t>) define una página php:</w:t>
      </w:r>
    </w:p>
    <w:p w14:paraId="0413FFE0" w14:textId="77777777" w:rsidR="006E6233" w:rsidRDefault="006E6233" w:rsidP="009F37EA">
      <w:pPr>
        <w:rPr>
          <w:shd w:val="clear" w:color="auto" w:fill="FFFFFF"/>
        </w:rPr>
      </w:pPr>
    </w:p>
    <w:p w14:paraId="0A5F4AD0" w14:textId="04C5D4E6" w:rsidR="00751CB8" w:rsidRDefault="00751CB8" w:rsidP="009F37EA">
      <w:pPr>
        <w:rPr>
          <w:shd w:val="clear" w:color="auto" w:fill="FFFFFF"/>
        </w:rPr>
      </w:pPr>
    </w:p>
    <w:bookmarkStart w:id="12" w:name="_MON_1692284417"/>
    <w:bookmarkEnd w:id="12"/>
    <w:p w14:paraId="34852C09" w14:textId="1B305339" w:rsidR="00751CB8" w:rsidRDefault="006E6233" w:rsidP="009F37EA">
      <w:r>
        <w:object w:dxaOrig="8504" w:dyaOrig="1777"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425.25pt;height:86.25pt" o:ole="">
            <v:imagedata r:id="rId10" o:title=""/>
            <w10:bordertop type="single" width="4"/>
            <w10:borderleft type="single" width="4"/>
            <w10:borderbottom type="single" width="4"/>
            <w10:borderright type="single" width="4"/>
          </v:shape>
          <o:OLEObject Type="Embed" ProgID="Word.OpenDocumentText.12" ShapeID="_x0000_i1063" DrawAspect="Content" ObjectID="_1693579731" r:id="rId11"/>
        </w:object>
      </w:r>
    </w:p>
    <w:p w14:paraId="17F6AE1F" w14:textId="6D828BD0" w:rsidR="004B468E" w:rsidRDefault="004B468E" w:rsidP="009F37EA"/>
    <w:p w14:paraId="6DD8F49D" w14:textId="77777777" w:rsidR="006E6233" w:rsidRDefault="006E6233" w:rsidP="009F37EA"/>
    <w:p w14:paraId="55E72E1F" w14:textId="77777777" w:rsidR="006E6233" w:rsidRDefault="006E6233" w:rsidP="009F37EA"/>
    <w:p w14:paraId="7E0EF1F6" w14:textId="77777777" w:rsidR="006E6233" w:rsidRDefault="006E6233" w:rsidP="009F37EA"/>
    <w:p w14:paraId="356E00ED" w14:textId="77777777" w:rsidR="006E6233" w:rsidRDefault="006E6233" w:rsidP="009F37EA"/>
    <w:p w14:paraId="443A9F60" w14:textId="1E657609" w:rsidR="004B468E" w:rsidRDefault="004B468E" w:rsidP="009F37EA">
      <w:r>
        <w:t>Que simplemente realiza gran número de cálculos para hacer un uso intensivo de la CPU</w:t>
      </w:r>
    </w:p>
    <w:p w14:paraId="709789A6" w14:textId="00888D89" w:rsidR="004B468E" w:rsidRDefault="004B468E" w:rsidP="009F37EA"/>
    <w:bookmarkStart w:id="13" w:name="_MON_1692284533"/>
    <w:bookmarkEnd w:id="13"/>
    <w:p w14:paraId="11AA675C" w14:textId="35050BCA" w:rsidR="004B468E" w:rsidRPr="006F17EE" w:rsidRDefault="006E6233" w:rsidP="009F37EA">
      <w:r>
        <w:object w:dxaOrig="8504" w:dyaOrig="3572" w14:anchorId="5A2A2D88">
          <v:shape id="_x0000_i1065" type="#_x0000_t75" style="width:425.25pt;height:174pt" o:ole="">
            <v:imagedata r:id="rId12" o:title=""/>
            <w10:bordertop type="single" width="4"/>
            <w10:borderleft type="single" width="4"/>
            <w10:borderbottom type="single" width="4"/>
            <w10:borderright type="single" width="4"/>
          </v:shape>
          <o:OLEObject Type="Embed" ProgID="Word.OpenDocumentText.12" ShapeID="_x0000_i1065" DrawAspect="Content" ObjectID="_1693579732"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w:t>
      </w:r>
      <w:proofErr w:type="spellStart"/>
      <w:r>
        <w:t>yaml</w:t>
      </w:r>
      <w:proofErr w:type="spellEnd"/>
      <w:r>
        <w:t xml:space="preserve"> </w:t>
      </w:r>
      <w:r w:rsidR="009550A0">
        <w:t>(</w:t>
      </w:r>
      <w:hyperlink r:id="rId14" w:history="1">
        <w:r w:rsidR="009550A0" w:rsidRPr="009550A0">
          <w:rPr>
            <w:rStyle w:val="Hipervnculo"/>
          </w:rPr>
          <w:t>php-</w:t>
        </w:r>
        <w:proofErr w:type="spellStart"/>
        <w:r w:rsidR="009550A0" w:rsidRPr="009550A0">
          <w:rPr>
            <w:rStyle w:val="Hipervnculo"/>
          </w:rPr>
          <w:t>apache.yml</w:t>
        </w:r>
        <w:proofErr w:type="spellEnd"/>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4" w:name="_MON_1687620506"/>
    <w:bookmarkEnd w:id="14"/>
    <w:p w14:paraId="77E27601" w14:textId="2D5D64EE" w:rsidR="007E4D18" w:rsidRPr="00B01591" w:rsidRDefault="006E6233" w:rsidP="006F17EE">
      <w:r>
        <w:object w:dxaOrig="8504" w:dyaOrig="1123" w14:anchorId="098C88EC">
          <v:shape id="_x0000_i1073" type="#_x0000_t75" style="width:425.25pt;height:56.25pt" o:ole="">
            <v:imagedata r:id="rId15" o:title=""/>
            <w10:bordertop type="single" width="4"/>
            <w10:borderleft type="single" width="4"/>
            <w10:borderbottom type="single" width="4"/>
            <w10:borderright type="single" width="4"/>
          </v:shape>
          <o:OLEObject Type="Embed" ProgID="Word.OpenDocumentText.12" ShapeID="_x0000_i1073" DrawAspect="Content" ObjectID="_1693579733" r:id="rId16"/>
        </w:object>
      </w:r>
    </w:p>
    <w:p w14:paraId="45D601A5" w14:textId="77777777" w:rsidR="006F17EE" w:rsidRDefault="006F17EE" w:rsidP="009F37EA"/>
    <w:p w14:paraId="3E09E564" w14:textId="77777777" w:rsidR="00B01591" w:rsidRDefault="00B01591" w:rsidP="009F37EA"/>
    <w:p w14:paraId="3BE9A1EF" w14:textId="0CF6171C" w:rsidR="006E6233"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5" w:name="_MON_1687620588"/>
    <w:bookmarkEnd w:id="15"/>
    <w:p w14:paraId="300390B0" w14:textId="6BE86DBD" w:rsidR="007E4D18" w:rsidRDefault="006E6233" w:rsidP="006F17EE">
      <w:r>
        <w:object w:dxaOrig="8504" w:dyaOrig="1179" w14:anchorId="6F6D753D">
          <v:shape id="_x0000_i1075" type="#_x0000_t75" style="width:425.25pt;height:58.5pt" o:ole="">
            <v:imagedata r:id="rId17" o:title=""/>
            <w10:bordertop type="single" width="4"/>
            <w10:borderleft type="single" width="4"/>
            <w10:borderbottom type="single" width="4"/>
            <w10:borderright type="single" width="4"/>
          </v:shape>
          <o:OLEObject Type="Embed" ProgID="Word.OpenDocumentText.12" ShapeID="_x0000_i1075" DrawAspect="Content" ObjectID="_1693579734"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6" w:name="_Toc81667698"/>
      <w:r>
        <w:lastRenderedPageBreak/>
        <w:t>Monitorización</w:t>
      </w:r>
      <w:bookmarkEnd w:id="16"/>
    </w:p>
    <w:p w14:paraId="4BD380EF" w14:textId="77777777" w:rsidR="00E63544" w:rsidRDefault="00E63544" w:rsidP="00E63544"/>
    <w:p w14:paraId="0C063E13" w14:textId="77777777" w:rsidR="00E63544" w:rsidRDefault="00E63544" w:rsidP="00E63544">
      <w:r>
        <w:t xml:space="preserve">Para poder consultar el estado del cluster de forma visual activaremos el </w:t>
      </w:r>
      <w:proofErr w:type="spellStart"/>
      <w:r>
        <w:t>Dashboard</w:t>
      </w:r>
      <w:proofErr w:type="spellEnd"/>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10103DCA" w:rsidR="007B4E55" w:rsidRDefault="00574BAE" w:rsidP="00574BAE">
      <w:pPr>
        <w:pStyle w:val="Descripcin"/>
        <w:jc w:val="center"/>
      </w:pPr>
      <w:bookmarkStart w:id="17" w:name="_Toc81236987"/>
      <w:r>
        <w:t xml:space="preserve">Ilustración </w:t>
      </w:r>
      <w:r>
        <w:fldChar w:fldCharType="begin"/>
      </w:r>
      <w:r>
        <w:instrText xml:space="preserve"> SEQ Ilustración \* ARABIC </w:instrText>
      </w:r>
      <w:r>
        <w:fldChar w:fldCharType="separate"/>
      </w:r>
      <w:r w:rsidR="003B0B83">
        <w:rPr>
          <w:noProof/>
        </w:rPr>
        <w:t>3</w:t>
      </w:r>
      <w:r>
        <w:fldChar w:fldCharType="end"/>
      </w:r>
      <w:r>
        <w:t xml:space="preserve">: Kubernetes </w:t>
      </w:r>
      <w:proofErr w:type="spellStart"/>
      <w:r>
        <w:t>Dashboard</w:t>
      </w:r>
      <w:bookmarkEnd w:id="17"/>
      <w:proofErr w:type="spellEnd"/>
    </w:p>
    <w:p w14:paraId="5A1F1CE9" w14:textId="1543C156" w:rsidR="00931F43" w:rsidRPr="00931F43" w:rsidRDefault="00931F43" w:rsidP="00931F43">
      <w:r>
        <w:t xml:space="preserve">También, durante los procesos de ejecución del entrenamiento del agente, y del modelo </w:t>
      </w:r>
    </w:p>
    <w:p w14:paraId="6F67FD27" w14:textId="77777777" w:rsidR="00F627D5" w:rsidRDefault="00F627D5" w:rsidP="00300BDB">
      <w:pPr>
        <w:pStyle w:val="Ttulo3"/>
      </w:pPr>
      <w:bookmarkStart w:id="18" w:name="_Toc81667699"/>
      <w:r>
        <w:t>Estado</w:t>
      </w:r>
      <w:bookmarkEnd w:id="18"/>
      <w:r>
        <w:t xml:space="preserve"> </w:t>
      </w:r>
    </w:p>
    <w:p w14:paraId="0367BADB" w14:textId="77777777"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19" w:name="_MON_1687625369"/>
    <w:bookmarkEnd w:id="19"/>
    <w:p w14:paraId="298D3528" w14:textId="77777777" w:rsidR="009870F4" w:rsidRDefault="00B7253B" w:rsidP="009F37EA">
      <w:r>
        <w:object w:dxaOrig="8504" w:dyaOrig="2072" w14:anchorId="4ABB0EC7">
          <v:shape id="_x0000_i1029" type="#_x0000_t75" style="width:425.25pt;height:103.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OpenDocumentText.12" ShapeID="_x0000_i1029" DrawAspect="Content" ObjectID="_1693579735" r:id="rId21"/>
        </w:object>
      </w:r>
    </w:p>
    <w:p w14:paraId="293D0118" w14:textId="77777777" w:rsidR="00300BDB" w:rsidRDefault="00300BDB" w:rsidP="00300BDB"/>
    <w:p w14:paraId="245FCD16" w14:textId="77777777" w:rsidR="00F627D5" w:rsidRDefault="00F627D5" w:rsidP="00F627D5">
      <w:pPr>
        <w:pStyle w:val="Ttulo3"/>
      </w:pPr>
      <w:bookmarkStart w:id="20" w:name="_Toc81667700"/>
      <w:r>
        <w:t>Acción</w:t>
      </w:r>
      <w:bookmarkEnd w:id="20"/>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w:t>
      </w:r>
      <w:proofErr w:type="spellStart"/>
      <w:r>
        <w:t>system</w:t>
      </w:r>
      <w:proofErr w:type="spellEnd"/>
      <w:r>
        <w:t xml:space="preserve">”. </w:t>
      </w:r>
    </w:p>
    <w:p w14:paraId="403AAAB4" w14:textId="77777777" w:rsidR="00227D42" w:rsidRDefault="00227D42" w:rsidP="002B70CC"/>
    <w:p w14:paraId="25B38845" w14:textId="77777777" w:rsidR="00CC49A5" w:rsidRDefault="00CC49A5" w:rsidP="002B70CC"/>
    <w:bookmarkStart w:id="21" w:name="_MON_1687625559"/>
    <w:bookmarkEnd w:id="21"/>
    <w:p w14:paraId="737F807A" w14:textId="77777777" w:rsidR="00CC49A5" w:rsidRDefault="00227D42" w:rsidP="002B70CC">
      <w:r>
        <w:object w:dxaOrig="8504" w:dyaOrig="2965" w14:anchorId="0532D11F">
          <v:shape id="_x0000_i1030" type="#_x0000_t75" style="width:425.25pt;height:148.5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OpenDocumentText.12" ShapeID="_x0000_i1030" DrawAspect="Content" ObjectID="_1693579736" r:id="rId23"/>
        </w:object>
      </w:r>
    </w:p>
    <w:p w14:paraId="7D70B81C" w14:textId="77777777" w:rsidR="002B70CC" w:rsidRDefault="002B70CC" w:rsidP="002B70CC"/>
    <w:p w14:paraId="68540AAC" w14:textId="77777777" w:rsidR="002B70CC" w:rsidRPr="00F627D5" w:rsidRDefault="002B70CC" w:rsidP="002B70CC"/>
    <w:p w14:paraId="7B2A561A" w14:textId="77777777" w:rsidR="009870F4" w:rsidRPr="00CC49A5" w:rsidRDefault="00CC49A5" w:rsidP="009F37EA">
      <w:r>
        <w:t xml:space="preserve">El script recibirá por parámetro el número de Pods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223619AF" w14:textId="77777777" w:rsidR="001607D0" w:rsidRDefault="004E57B8" w:rsidP="00BF3E93">
      <w:pPr>
        <w:pStyle w:val="Ttulo2"/>
      </w:pPr>
      <w:bookmarkStart w:id="22" w:name="_Toc81667701"/>
      <w:r>
        <w:lastRenderedPageBreak/>
        <w:t xml:space="preserve">¿Qué es el Aprendizaje </w:t>
      </w:r>
      <w:r w:rsidR="001A1E4E">
        <w:t xml:space="preserve">por </w:t>
      </w:r>
      <w:r>
        <w:t>Ref</w:t>
      </w:r>
      <w:r w:rsidR="001A1E4E">
        <w:t>uerzo</w:t>
      </w:r>
      <w:r>
        <w:t>?</w:t>
      </w:r>
      <w:bookmarkEnd w:id="22"/>
    </w:p>
    <w:p w14:paraId="10841A54" w14:textId="7CC313A0"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77777777" w:rsidR="00A85B0B" w:rsidRDefault="00F40AEB" w:rsidP="00F40AEB">
      <w:pPr>
        <w:pStyle w:val="Descripcin"/>
        <w:jc w:val="center"/>
      </w:pPr>
      <w:bookmarkStart w:id="23" w:name="_Toc81236988"/>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3"/>
    </w:p>
    <w:p w14:paraId="3D65FD8F" w14:textId="77777777" w:rsidR="001607D0" w:rsidRDefault="004E57B8">
      <w:pPr>
        <w:spacing w:before="240" w:after="240"/>
      </w:pPr>
      <w:r>
        <w:lastRenderedPageBreak/>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6EE71A90" w:rsidR="004E0776" w:rsidRPr="002F1C0F"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5F11EF7F" w14:textId="77777777" w:rsidR="00E7388B" w:rsidRDefault="00E7388B">
      <w:pPr>
        <w:spacing w:before="240" w:after="240"/>
      </w:pPr>
    </w:p>
    <w:p w14:paraId="13BB6F5D" w14:textId="77777777" w:rsidR="001607D0" w:rsidRDefault="004E57B8" w:rsidP="008E428B">
      <w:pPr>
        <w:pStyle w:val="Ttulo3"/>
      </w:pPr>
      <w:bookmarkStart w:id="24" w:name="_Toc81667702"/>
      <w:r>
        <w:t>Q-Learning</w:t>
      </w:r>
      <w:bookmarkEnd w:id="24"/>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77777777" w:rsidR="000C7C1D" w:rsidRDefault="004E57B8" w:rsidP="000C7C1D">
      <w:pPr>
        <w:keepNext/>
        <w:spacing w:before="240" w:after="240"/>
      </w:pPr>
      <w:r>
        <w:rPr>
          <w:b/>
        </w:rPr>
        <w:lastRenderedPageBreak/>
        <w:t xml:space="preserve"> </w:t>
      </w:r>
      <w:r>
        <w:rPr>
          <w:b/>
          <w:noProof/>
        </w:rPr>
        <w:drawing>
          <wp:inline distT="114300" distB="114300" distL="114300" distR="114300" wp14:anchorId="457A3ED1" wp14:editId="7DC8BC4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5734050" cy="2400300"/>
                    </a:xfrm>
                    <a:prstGeom prst="rect">
                      <a:avLst/>
                    </a:prstGeom>
                    <a:ln/>
                  </pic:spPr>
                </pic:pic>
              </a:graphicData>
            </a:graphic>
          </wp:inline>
        </w:drawing>
      </w:r>
    </w:p>
    <w:p w14:paraId="6BE2D462" w14:textId="77777777" w:rsidR="00BB0B2A" w:rsidRPr="00BB0B2A" w:rsidRDefault="000C7C1D" w:rsidP="000C7C1D">
      <w:pPr>
        <w:pStyle w:val="Descripcin"/>
        <w:jc w:val="center"/>
        <w:rPr>
          <w:b/>
          <w:u w:val="single"/>
        </w:rPr>
      </w:pPr>
      <w:bookmarkStart w:id="25" w:name="_Toc81236989"/>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5"/>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7777777" w:rsidR="00F27982" w:rsidRPr="00C83885" w:rsidRDefault="00734D42"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DE026B4" w14:textId="77777777" w:rsidR="00E17FA1" w:rsidRDefault="00E17FA1" w:rsidP="00F27982">
      <w:pPr>
        <w:jc w:val="center"/>
        <w:rPr>
          <w:sz w:val="16"/>
          <w:szCs w:val="16"/>
        </w:rPr>
      </w:pPr>
    </w:p>
    <w:p w14:paraId="5B39A905" w14:textId="55F4DE05" w:rsidR="00E17FA1" w:rsidRDefault="00E17FA1" w:rsidP="00E17FA1">
      <w:pPr>
        <w:pStyle w:val="Ttulo4"/>
      </w:pPr>
      <w:r>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lastRenderedPageBreak/>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32BBDAF3" w14:textId="77777777" w:rsidR="00991DD2" w:rsidRDefault="00991DD2" w:rsidP="00991DD2">
      <w:pPr>
        <w:jc w:val="center"/>
      </w:pPr>
    </w:p>
    <w:p w14:paraId="6BCB7298" w14:textId="77777777" w:rsidR="006508DB" w:rsidRPr="006508DB" w:rsidRDefault="00734D42"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que es la tasa de aprendizaje o “learning rate”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734D42"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lastRenderedPageBreak/>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6" w:name="_Toc81667703"/>
      <w:r>
        <w:t>Deep Q</w:t>
      </w:r>
      <w:r w:rsidR="002E38F9">
        <w:t xml:space="preserve"> Network</w:t>
      </w:r>
      <w:r w:rsidR="00076CEB">
        <w:t xml:space="preserve"> (DQN)</w:t>
      </w:r>
      <w:bookmarkEnd w:id="26"/>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48570" cy="2118342"/>
                    </a:xfrm>
                    <a:prstGeom prst="rect">
                      <a:avLst/>
                    </a:prstGeom>
                  </pic:spPr>
                </pic:pic>
              </a:graphicData>
            </a:graphic>
          </wp:inline>
        </w:drawing>
      </w:r>
    </w:p>
    <w:p w14:paraId="09361376" w14:textId="77777777" w:rsidR="00E56D3D" w:rsidRDefault="00C83885" w:rsidP="00C83885">
      <w:pPr>
        <w:pStyle w:val="Descripcin"/>
        <w:jc w:val="center"/>
        <w:rPr>
          <w:sz w:val="16"/>
          <w:szCs w:val="16"/>
        </w:rPr>
      </w:pPr>
      <w:bookmarkStart w:id="27" w:name="_Toc81236990"/>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7"/>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734D42"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lastRenderedPageBreak/>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53385"/>
                    </a:xfrm>
                    <a:prstGeom prst="rect">
                      <a:avLst/>
                    </a:prstGeom>
                  </pic:spPr>
                </pic:pic>
              </a:graphicData>
            </a:graphic>
          </wp:inline>
        </w:drawing>
      </w:r>
    </w:p>
    <w:p w14:paraId="25E5E64C" w14:textId="145B172D" w:rsidR="008E3875" w:rsidRDefault="00734D42">
      <w:pPr>
        <w:spacing w:before="240"/>
        <w:rPr>
          <w:bCs/>
        </w:rPr>
      </w:pPr>
      <w:hyperlink r:id="rId29" w:history="1">
        <w:r w:rsidR="00E30245" w:rsidRPr="008E3875">
          <w:rPr>
            <w:rStyle w:val="Hipervnculo"/>
            <w:bCs/>
          </w:rPr>
          <w:t>https://livebook.manning.com/book/grokking-deep-reinforcement-learning</w:t>
        </w:r>
      </w:hyperlink>
    </w:p>
    <w:p w14:paraId="10369ED0" w14:textId="1EE36C56" w:rsidR="00E30245" w:rsidRPr="00D712E3" w:rsidRDefault="00E30245">
      <w:pPr>
        <w:spacing w:before="240"/>
        <w:rPr>
          <w:bCs/>
        </w:rPr>
      </w:pPr>
      <w:r>
        <w:rPr>
          <w:bCs/>
        </w:rPr>
        <w:t>En la que quedan de manifiesto la utilización de la red neuronal para implementar la función Q(</w:t>
      </w:r>
      <w:proofErr w:type="spellStart"/>
      <w:proofErr w:type="gramStart"/>
      <w:r>
        <w:rPr>
          <w:bCs/>
        </w:rPr>
        <w:t>s,a</w:t>
      </w:r>
      <w:proofErr w:type="spellEnd"/>
      <w:proofErr w:type="gramEnd"/>
      <w:r>
        <w:rPr>
          <w:bCs/>
        </w:rPr>
        <w:t>),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28" w:name="_Toc81667704"/>
      <w:r>
        <w:lastRenderedPageBreak/>
        <w:t xml:space="preserve">Diseño e </w:t>
      </w:r>
      <w:r w:rsidR="00B23033">
        <w:t>Implementación</w:t>
      </w:r>
      <w:bookmarkEnd w:id="28"/>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734D42"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29" w:name="_Toc81667705"/>
      <w:r>
        <w:t>En</w:t>
      </w:r>
      <w:r w:rsidR="00667FBF">
        <w:t>torno</w:t>
      </w:r>
      <w:bookmarkEnd w:id="29"/>
    </w:p>
    <w:p w14:paraId="6369FCEB" w14:textId="07F74A18" w:rsidR="001607D0" w:rsidRDefault="00BB4F16" w:rsidP="00BB4F16">
      <w:pPr>
        <w:pStyle w:val="Ttulo4"/>
      </w:pPr>
      <w:r>
        <w:t>E</w:t>
      </w:r>
      <w:r w:rsidR="004E57B8">
        <w:t>stados</w:t>
      </w:r>
    </w:p>
    <w:p w14:paraId="7418AFA4" w14:textId="6CABCEFF"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w:t>
      </w:r>
      <w:proofErr w:type="gramStart"/>
      <w:r w:rsidR="00E90F76">
        <w:t>ofrece  Kubernetes</w:t>
      </w:r>
      <w:proofErr w:type="gramEnd"/>
      <w:r w:rsidR="00E90F76">
        <w:t xml:space="preserve">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w:t>
      </w:r>
      <w:proofErr w:type="gramStart"/>
      <w:r w:rsidR="006011E2">
        <w:t>entrenamiento</w:t>
      </w:r>
      <w:proofErr w:type="gramEnd"/>
      <w:r w:rsidR="006011E2">
        <w:t xml:space="preserve"> pero es un parámetro que podrá ser modificado por configuración. Por </w:t>
      </w:r>
      <w:proofErr w:type="gramStart"/>
      <w:r w:rsidR="006011E2">
        <w:t>tanto</w:t>
      </w:r>
      <w:proofErr w:type="gramEnd"/>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25223636" w14:textId="01D48DF8" w:rsidR="006011E2" w:rsidRDefault="00DE63DC" w:rsidP="001C3150">
      <w:r>
        <w:rPr>
          <w:noProof/>
        </w:rPr>
        <w:drawing>
          <wp:inline distT="0" distB="0" distL="0" distR="0" wp14:anchorId="0A51EF5A" wp14:editId="504F008A">
            <wp:extent cx="5943600" cy="301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18790"/>
                    </a:xfrm>
                    <a:prstGeom prst="rect">
                      <a:avLst/>
                    </a:prstGeom>
                  </pic:spPr>
                </pic:pic>
              </a:graphicData>
            </a:graphic>
          </wp:inline>
        </w:drawing>
      </w:r>
    </w:p>
    <w:p w14:paraId="674A4A8A" w14:textId="77777777" w:rsidR="00FF3ED7" w:rsidRDefault="00FF3ED7" w:rsidP="001C3150"/>
    <w:p w14:paraId="1AE14A4B" w14:textId="77777777" w:rsidR="00FF3ED7" w:rsidRDefault="00FF3ED7" w:rsidP="001C3150"/>
    <w:p w14:paraId="525722C8" w14:textId="7341AE65"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0" w:name="_MON_1691854905"/>
    <w:bookmarkEnd w:id="30"/>
    <w:p w14:paraId="76CBFC14" w14:textId="596B118C" w:rsidR="00E476E1" w:rsidRDefault="00E476E1" w:rsidP="001C3150">
      <w:r>
        <w:object w:dxaOrig="8504" w:dyaOrig="7843" w14:anchorId="280F57E1">
          <v:shape id="_x0000_i1031" type="#_x0000_t75" style="width:425.25pt;height:392.25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31" DrawAspect="Content" ObjectID="_1693579737" r:id="rId33"/>
        </w:object>
      </w:r>
    </w:p>
    <w:p w14:paraId="7C8D345D" w14:textId="501ED410" w:rsidR="00E476E1" w:rsidRDefault="00E476E1" w:rsidP="001C3150"/>
    <w:p w14:paraId="49BA4274" w14:textId="04666067" w:rsidR="00E476E1" w:rsidRDefault="001F1DEB" w:rsidP="001C3150">
      <w:r>
        <w:t>El objeto “</w:t>
      </w:r>
      <w:proofErr w:type="spellStart"/>
      <w:r>
        <w:t>resource</w:t>
      </w:r>
      <w:proofErr w:type="spellEnd"/>
      <w:r>
        <w:t>” se obtiene haciendo uso del “Cliente Python” mencionado en una sección anterior. Para posibilitar el uso del mismo lo importamos del módulo apropiado y lo instanciamos en el método _</w:t>
      </w:r>
      <w:proofErr w:type="spellStart"/>
      <w:r>
        <w:t>init</w:t>
      </w:r>
      <w:proofErr w:type="spellEnd"/>
      <w:r>
        <w:t>_ de la clase que representa al Entorno:</w:t>
      </w:r>
    </w:p>
    <w:p w14:paraId="668D0E22" w14:textId="4C640977" w:rsidR="001F1DEB" w:rsidRDefault="001F1DEB" w:rsidP="001C3150"/>
    <w:bookmarkStart w:id="31" w:name="_MON_1691855735"/>
    <w:bookmarkEnd w:id="31"/>
    <w:p w14:paraId="708A30A7" w14:textId="665C0E30" w:rsidR="001F1DEB" w:rsidRDefault="0061760E" w:rsidP="001C3150">
      <w:r>
        <w:object w:dxaOrig="8504" w:dyaOrig="1710" w14:anchorId="4FE19964">
          <v:shape id="_x0000_i1085" type="#_x0000_t75" style="width:425.25pt;height:85.5pt" o:ole="">
            <v:imagedata r:id="rId34" o:title=""/>
          </v:shape>
          <o:OLEObject Type="Embed" ProgID="Word.OpenDocumentText.12" ShapeID="_x0000_i1085" DrawAspect="Content" ObjectID="_1693579738" r:id="rId35"/>
        </w:object>
      </w:r>
    </w:p>
    <w:p w14:paraId="2FA292B0" w14:textId="1A8A369C" w:rsidR="00DE63DC" w:rsidRDefault="00DE63DC" w:rsidP="001C3150"/>
    <w:p w14:paraId="435DC747" w14:textId="51789CDD" w:rsidR="00D542CA" w:rsidRDefault="00D542CA" w:rsidP="001C3150">
      <w:r>
        <w:t xml:space="preserve">Tal y cómo se puede observar en el código hemos solicitado al API la información de los Pods levantados en el “namespace” denominado “php-apache”. A </w:t>
      </w:r>
      <w:proofErr w:type="gramStart"/>
      <w:r>
        <w:t>continuación</w:t>
      </w:r>
      <w:proofErr w:type="gramEnd"/>
      <w:r>
        <w:t xml:space="preserve"> para cada Pod leemos los parámetros de uso de CPU y Memoria y, finalmente, construimos el vector estado con los datos del número total de Pods y el uso de CPU de cada uno de ellos en milicores (dividimos por 1000000 porque la información obtenida del API viene en </w:t>
      </w:r>
      <w:proofErr w:type="spellStart"/>
      <w:r>
        <w:t>nanocores</w:t>
      </w:r>
      <w:proofErr w:type="spellEnd"/>
      <w:r>
        <w:t xml:space="preserve">).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2" w:name="_MON_1691855345"/>
    <w:bookmarkEnd w:id="32"/>
    <w:p w14:paraId="6D14565D" w14:textId="2AE14F8B" w:rsidR="001F1DEB" w:rsidRPr="001F1DEB" w:rsidRDefault="00BB5D40" w:rsidP="00BB4F16">
      <w:pPr>
        <w:spacing w:before="240"/>
        <w:rPr>
          <w:u w:val="single"/>
        </w:rPr>
      </w:pPr>
      <w:r>
        <w:object w:dxaOrig="8504" w:dyaOrig="2280" w14:anchorId="6A2CD2AE">
          <v:shape id="_x0000_i1082" type="#_x0000_t75" style="width:425.25pt;height:114pt" o:ole="">
            <v:imagedata r:id="rId36" o:title=""/>
          </v:shape>
          <o:OLEObject Type="Embed" ProgID="Word.OpenDocumentText.12" ShapeID="_x0000_i1082" DrawAspect="Content" ObjectID="_1693579739" r:id="rId37"/>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w:t>
      </w:r>
      <w:proofErr w:type="spellStart"/>
      <w:r>
        <w:t>set_replicas</w:t>
      </w:r>
      <w:proofErr w:type="spellEnd"/>
      <w:r>
        <w:t>” transmitir a Kubernetes dicho comando.</w:t>
      </w:r>
    </w:p>
    <w:p w14:paraId="3EB12D12" w14:textId="2E1ADA4A" w:rsidR="002F0A24" w:rsidRDefault="002F0A24" w:rsidP="002F0A24"/>
    <w:bookmarkStart w:id="33" w:name="_MON_1691856414"/>
    <w:bookmarkEnd w:id="33"/>
    <w:p w14:paraId="57351F0D" w14:textId="6DD20163" w:rsidR="002F0A24" w:rsidRDefault="00360C34" w:rsidP="002F0A24">
      <w:r>
        <w:object w:dxaOrig="8504" w:dyaOrig="1425" w14:anchorId="46DD3FB6">
          <v:shape id="_x0000_i1090" type="#_x0000_t75" style="width:425.25pt;height:71.25pt" o:ole="">
            <v:imagedata r:id="rId38" o:title=""/>
          </v:shape>
          <o:OLEObject Type="Embed" ProgID="Word.OpenDocumentText.12" ShapeID="_x0000_i1090" DrawAspect="Content" ObjectID="_1693579740" r:id="rId39"/>
        </w:object>
      </w:r>
    </w:p>
    <w:p w14:paraId="04C16087" w14:textId="09A0C395" w:rsidR="002F0A24" w:rsidRDefault="002F0A24" w:rsidP="002F0A24"/>
    <w:p w14:paraId="777BE8DE" w14:textId="27352EC5" w:rsidR="002F0A24" w:rsidRDefault="002F0A24" w:rsidP="002F0A24">
      <w:r>
        <w:t>Como vemos lo hace haciendo uso del módulo “os” de Python.</w:t>
      </w:r>
    </w:p>
    <w:p w14:paraId="3E4FF111" w14:textId="1BDFE72E" w:rsidR="002F0A24" w:rsidRPr="002F0A24" w:rsidRDefault="002F0A24" w:rsidP="002F0A24"/>
    <w:p w14:paraId="77B4868E" w14:textId="6D5FC1FC"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w:t>
      </w:r>
      <w:r>
        <w:lastRenderedPageBreak/>
        <w:t xml:space="preserve">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1C518F9D" w14:textId="1804D59C" w:rsidR="001607D0" w:rsidRDefault="00BB4F16" w:rsidP="00BB4F16">
      <w:pPr>
        <w:pStyle w:val="Ttulo4"/>
      </w:pPr>
      <w:r>
        <w:t>R</w:t>
      </w:r>
      <w:r w:rsidR="004E57B8">
        <w:t>ecompensas</w:t>
      </w:r>
    </w:p>
    <w:p w14:paraId="485CBA53" w14:textId="77777777" w:rsidR="00A3770C" w:rsidRDefault="00A3770C" w:rsidP="002C756E"/>
    <w:p w14:paraId="7FFF3680" w14:textId="10FB6749"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 xml:space="preserve">un uso intensivo de CPU, un uso medio o un uso bajo. Dado que </w:t>
      </w:r>
      <w:r w:rsidR="00470410">
        <w:t>en el fichero de despliegue hemos indicado que los pods tendrán un límite de uso de 500 milicores</w:t>
      </w:r>
      <w:r w:rsidR="00E37C68">
        <w:t xml:space="preserve"> </w:t>
      </w:r>
      <w:r w:rsidR="00470410">
        <w:t xml:space="preserve">o </w:t>
      </w:r>
      <w:r w:rsidR="00E37C68">
        <w:t>0,5 CPUs vamos a considerar que un pod está siendo utilizado de forma intensiva si su uso de cpu es superior a 200 milicores y un uso bajo si este valor está por debajo de 50. Los valores entre ambos indicarán el uso medio. Por tanto, del estado obtenemos el número de pods utilizados y los clasificamos mediante la siguiente función:</w:t>
      </w:r>
    </w:p>
    <w:p w14:paraId="280F1D1D" w14:textId="26748D1C" w:rsidR="00E37C68" w:rsidRDefault="00E37C68" w:rsidP="002C756E"/>
    <w:bookmarkStart w:id="34" w:name="_MON_1691857756"/>
    <w:bookmarkEnd w:id="34"/>
    <w:p w14:paraId="60563D5E" w14:textId="33F8D152" w:rsidR="00E37C68" w:rsidRDefault="00D64F93" w:rsidP="002C756E">
      <w:r>
        <w:object w:dxaOrig="8504" w:dyaOrig="2618" w14:anchorId="320FC138">
          <v:shape id="_x0000_i1035" type="#_x0000_t75" style="width:425.25pt;height:125.2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35" DrawAspect="Content" ObjectID="_1693579741" r:id="rId41"/>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35" w:name="_MON_1691858190"/>
    <w:bookmarkEnd w:id="35"/>
    <w:p w14:paraId="6BC7DA6E" w14:textId="0223691A" w:rsidR="00A3770C" w:rsidRDefault="00B0130F" w:rsidP="002C756E">
      <w:r>
        <w:object w:dxaOrig="8504" w:dyaOrig="5501" w14:anchorId="050B630B">
          <v:shape id="_x0000_i1036" type="#_x0000_t75" style="width:425.25pt;height:275.25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6" DrawAspect="Content" ObjectID="_1693579742" r:id="rId43"/>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36" w:name="_MON_1691858295"/>
    <w:bookmarkEnd w:id="36"/>
    <w:p w14:paraId="3FB4EFC5" w14:textId="45256EE5" w:rsidR="00A3770C" w:rsidRDefault="00B0130F" w:rsidP="00A3770C">
      <w:r>
        <w:object w:dxaOrig="8504" w:dyaOrig="5295" w14:anchorId="2556BA22">
          <v:shape id="_x0000_i1037" type="#_x0000_t75" style="width:425.25pt;height:264.7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7" DrawAspect="Content" ObjectID="_1693579743" r:id="rId45"/>
        </w:object>
      </w:r>
    </w:p>
    <w:p w14:paraId="7CDABCBD" w14:textId="77777777" w:rsidR="001607D0" w:rsidRDefault="004E57B8" w:rsidP="00BB4F16">
      <w:pPr>
        <w:pStyle w:val="Ttulo3"/>
      </w:pPr>
      <w:bookmarkStart w:id="37" w:name="_Toc81667706"/>
      <w:r>
        <w:lastRenderedPageBreak/>
        <w:t>Agente</w:t>
      </w:r>
      <w:bookmarkEnd w:id="37"/>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38" w:name="_MON_1692259273"/>
    <w:bookmarkEnd w:id="38"/>
    <w:p w14:paraId="4F52CC77" w14:textId="49DCBD78" w:rsidR="00FE7FB6" w:rsidRDefault="00FE7FB6">
      <w:pPr>
        <w:spacing w:before="240"/>
        <w:rPr>
          <w:rFonts w:eastAsia="Times New Roman"/>
        </w:rPr>
      </w:pPr>
      <w:r>
        <w:rPr>
          <w:rFonts w:eastAsia="Times New Roman"/>
        </w:rPr>
        <w:object w:dxaOrig="8504" w:dyaOrig="8036" w14:anchorId="0AA72F6C">
          <v:shape id="_x0000_i1038" type="#_x0000_t75" style="width:425.25pt;height:402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8" DrawAspect="Content" ObjectID="_1693579744" r:id="rId47"/>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 xml:space="preserve">grande en las primeras fases del mismo de forma que </w:t>
      </w:r>
      <w:r w:rsidR="00563A90">
        <w:lastRenderedPageBreak/>
        <w:t>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w:t>
      </w:r>
      <w:proofErr w:type="spellStart"/>
      <w:r w:rsidR="003A5DFE">
        <w:t>Keras</w:t>
      </w:r>
      <w:proofErr w:type="spellEnd"/>
      <w:r w:rsidR="003A5DFE">
        <w:t xml:space="preserve"> de </w:t>
      </w:r>
      <w:proofErr w:type="spellStart"/>
      <w:r>
        <w:t>Tensorflow</w:t>
      </w:r>
      <w:proofErr w:type="spellEnd"/>
      <w:r>
        <w:t xml:space="preserve"> para darle forma y lo hacemos mediante el método:</w:t>
      </w:r>
    </w:p>
    <w:bookmarkStart w:id="39" w:name="_MON_1692261191"/>
    <w:bookmarkEnd w:id="39"/>
    <w:p w14:paraId="5B041C58" w14:textId="4EC3C0AC" w:rsidR="00D23523" w:rsidRDefault="003A5DFE">
      <w:pPr>
        <w:spacing w:before="240"/>
        <w:rPr>
          <w:rFonts w:eastAsia="Times New Roman"/>
        </w:rPr>
      </w:pPr>
      <w:r>
        <w:rPr>
          <w:rFonts w:eastAsia="Times New Roman"/>
        </w:rPr>
        <w:object w:dxaOrig="8504" w:dyaOrig="3858" w14:anchorId="5AC925B1">
          <v:shape id="_x0000_i1039" type="#_x0000_t75" style="width:425.25pt;height:192.7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9" DrawAspect="Content" ObjectID="_1693579745" r:id="rId49"/>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0C7A4FBE" w:rsidR="0093197D" w:rsidRDefault="0093197D">
      <w:pPr>
        <w:spacing w:before="240"/>
        <w:rPr>
          <w:rFonts w:eastAsia="Times New Roman"/>
        </w:rPr>
      </w:pPr>
      <w:proofErr w:type="gramStart"/>
      <w:r>
        <w:rPr>
          <w:rFonts w:eastAsia="Times New Roman"/>
        </w:rPr>
        <w:t>Fin</w:t>
      </w:r>
      <w:r w:rsidR="00511CD1">
        <w:rPr>
          <w:rFonts w:eastAsia="Times New Roman"/>
        </w:rPr>
        <w:t>a</w:t>
      </w:r>
      <w:r>
        <w:rPr>
          <w:rFonts w:eastAsia="Times New Roman"/>
        </w:rPr>
        <w:t>lmente</w:t>
      </w:r>
      <w:proofErr w:type="gramEnd"/>
      <w:r>
        <w:rPr>
          <w:rFonts w:eastAsia="Times New Roman"/>
        </w:rPr>
        <w:t xml:space="preserv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0" w:name="_MON_1692263319"/>
    <w:bookmarkEnd w:id="40"/>
    <w:p w14:paraId="0B0F03F0" w14:textId="497A4BDA" w:rsidR="00A4408E" w:rsidRDefault="00A4408E" w:rsidP="00B45399">
      <w:r>
        <w:object w:dxaOrig="8504" w:dyaOrig="1349" w14:anchorId="3D739C2D">
          <v:shape id="_x0000_i1040" type="#_x0000_t75" style="width:425.25pt;height:72.7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40" DrawAspect="Content" ObjectID="_1693579746" r:id="rId51"/>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1" w:name="_MON_1692263853"/>
    <w:bookmarkEnd w:id="41"/>
    <w:p w14:paraId="73620F2F" w14:textId="7F65B64F" w:rsidR="00D70757" w:rsidRDefault="0068732A" w:rsidP="00511CD1">
      <w:pPr>
        <w:spacing w:before="240"/>
        <w:rPr>
          <w:rFonts w:eastAsia="Times New Roman"/>
        </w:rPr>
      </w:pPr>
      <w:r>
        <w:rPr>
          <w:rFonts w:eastAsia="Times New Roman"/>
        </w:rPr>
        <w:object w:dxaOrig="8504" w:dyaOrig="6537" w14:anchorId="3682B6CE">
          <v:shape id="_x0000_i1041" type="#_x0000_t75" style="width:425.25pt;height:327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41" DrawAspect="Content" ObjectID="_1693579747" r:id="rId53"/>
        </w:object>
      </w:r>
    </w:p>
    <w:p w14:paraId="650FE90B" w14:textId="13BBB1DF" w:rsidR="00511CD1" w:rsidRDefault="00511CD1" w:rsidP="00511CD1"/>
    <w:p w14:paraId="22A3639F" w14:textId="53CDAB21" w:rsidR="00971FA1" w:rsidRDefault="00971FA1" w:rsidP="00511CD1">
      <w:r>
        <w:lastRenderedPageBreak/>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734D42"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735EBC67" w14:textId="74528081"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41027E60" w14:textId="17B710FE" w:rsidR="00B83C02" w:rsidRDefault="00B83C02" w:rsidP="0068732A"/>
    <w:p w14:paraId="65138F7A" w14:textId="2B4834CB"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0C1E08FF" w14:textId="72276662" w:rsidR="00B83C02" w:rsidRDefault="00B83C02" w:rsidP="00B83C02">
      <w:pPr>
        <w:jc w:val="center"/>
      </w:pPr>
    </w:p>
    <w:p w14:paraId="6C8FC059" w14:textId="5DE3440F"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w:t>
      </w:r>
      <w:proofErr w:type="gramStart"/>
      <w:r w:rsidR="00FF4D8B">
        <w:t>la target</w:t>
      </w:r>
      <w:proofErr w:type="gramEnd"/>
      <w:r w:rsidR="00FF4D8B">
        <w:t xml:space="preserve">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72B6CAD0" w14:textId="698F85D2" w:rsidR="002752B2" w:rsidRDefault="002752B2" w:rsidP="00B83C02"/>
    <w:bookmarkStart w:id="42" w:name="_MON_1692266355"/>
    <w:bookmarkEnd w:id="42"/>
    <w:p w14:paraId="420DB7A9" w14:textId="1EF1E2AA" w:rsidR="002752B2" w:rsidRDefault="00014B11" w:rsidP="00B83C02">
      <w:r>
        <w:object w:dxaOrig="8504" w:dyaOrig="1799" w14:anchorId="5BA1B7AE">
          <v:shape id="_x0000_i1042" type="#_x0000_t75" style="width:425.25pt;height:90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42" DrawAspect="Content" ObjectID="_1693579748" r:id="rId56"/>
        </w:object>
      </w:r>
    </w:p>
    <w:p w14:paraId="409166EE" w14:textId="252683C4" w:rsidR="00F75C88" w:rsidRDefault="00F75C88"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B83C02">
      <w:r>
        <w:rPr>
          <w:noProof/>
        </w:rPr>
        <w:lastRenderedPageBreak/>
        <w:drawing>
          <wp:inline distT="0" distB="0" distL="0" distR="0" wp14:anchorId="76BFF07A" wp14:editId="53E59112">
            <wp:extent cx="5257800" cy="4076480"/>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61361" cy="4079241"/>
                    </a:xfrm>
                    <a:prstGeom prst="rect">
                      <a:avLst/>
                    </a:prstGeom>
                  </pic:spPr>
                </pic:pic>
              </a:graphicData>
            </a:graphic>
          </wp:inline>
        </w:drawing>
      </w:r>
    </w:p>
    <w:p w14:paraId="40016FDE" w14:textId="77777777" w:rsidR="00F75C88" w:rsidRPr="00F75C88" w:rsidRDefault="00F75C88" w:rsidP="00F75C88">
      <w:r w:rsidRPr="00F75C88">
        <w:t>https://www.analyticsvidhya.com/blog/2019/04/introduction-deep-q-learning-python/</w:t>
      </w:r>
    </w:p>
    <w:p w14:paraId="48A4321C" w14:textId="77777777" w:rsidR="00F75C88" w:rsidRDefault="00F75C88" w:rsidP="00B83C02"/>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43" w:name="_MON_1692266901"/>
    <w:bookmarkEnd w:id="43"/>
    <w:p w14:paraId="703C0A5B" w14:textId="5FA7AE38" w:rsidR="006643FC" w:rsidRDefault="008A11F4" w:rsidP="00B83C02">
      <w:r>
        <w:object w:dxaOrig="8504" w:dyaOrig="3598" w14:anchorId="47AEB547">
          <v:shape id="_x0000_i1043" type="#_x0000_t75" style="width:425.25pt;height:180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3" DrawAspect="Content" ObjectID="_1693579749" r:id="rId59"/>
        </w:object>
      </w:r>
    </w:p>
    <w:p w14:paraId="45C8773A" w14:textId="77777777" w:rsidR="006643FC" w:rsidRDefault="006643FC" w:rsidP="00B83C02"/>
    <w:p w14:paraId="063F9A6D" w14:textId="1A4309E3" w:rsidR="00CF4857" w:rsidRDefault="008A11F4" w:rsidP="00B83C02">
      <w:r>
        <w:lastRenderedPageBreak/>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44" w:name="_Toc81667707"/>
      <w:r>
        <w:t>Entrenamiento</w:t>
      </w:r>
      <w:bookmarkEnd w:id="44"/>
    </w:p>
    <w:p w14:paraId="55DF76E2" w14:textId="4A2E38FD" w:rsidR="00DA4FAD" w:rsidRDefault="00204DAF" w:rsidP="006039FF">
      <w:r>
        <w:t xml:space="preserve">Para realizar el entrenamiento del agente configuraremos el sistema para hacerlo funcionar durante un cierto </w:t>
      </w:r>
      <w:proofErr w:type="spellStart"/>
      <w:r>
        <w:t>numero</w:t>
      </w:r>
      <w:proofErr w:type="spellEnd"/>
      <w:r>
        <w:t xml:space="preserve">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45" w:name="_MON_1692285504"/>
    <w:bookmarkEnd w:id="45"/>
    <w:p w14:paraId="5B9D07F2" w14:textId="2BA25E1A" w:rsidR="00DA4FAD" w:rsidRDefault="00C20584" w:rsidP="006039FF">
      <w:r>
        <w:object w:dxaOrig="8504" w:dyaOrig="291" w14:anchorId="205BD7EA">
          <v:shape id="_x0000_i1044" type="#_x0000_t75" style="width:425.25pt;height:14.25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44" DrawAspect="Content" ObjectID="_1693579750" r:id="rId61"/>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46" w:name="_MON_1692281143"/>
    <w:bookmarkEnd w:id="46"/>
    <w:p w14:paraId="09395CDB" w14:textId="4BE45BE1" w:rsidR="00DA4FAD" w:rsidRDefault="00DA4FAD" w:rsidP="006039FF">
      <w:r>
        <w:object w:dxaOrig="8504" w:dyaOrig="2789" w14:anchorId="37F67131">
          <v:shape id="_x0000_i1045" type="#_x0000_t75" style="width:425.25pt;height:147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45" DrawAspect="Content" ObjectID="_1693579751" r:id="rId63"/>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47" w:name="_MON_1692281412"/>
    <w:bookmarkEnd w:id="47"/>
    <w:p w14:paraId="3D0D7E32" w14:textId="75EDAF1F" w:rsidR="005B37B1" w:rsidRDefault="00315D6B" w:rsidP="006039FF">
      <w:r>
        <w:object w:dxaOrig="8504" w:dyaOrig="8440" w14:anchorId="563C6D7A">
          <v:shape id="_x0000_i1046" type="#_x0000_t75" style="width:425.25pt;height:422.2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46" DrawAspect="Content" ObjectID="_1693579752" r:id="rId65"/>
        </w:object>
      </w:r>
    </w:p>
    <w:p w14:paraId="69F8ECC8" w14:textId="717BCCC5" w:rsidR="006039FF" w:rsidRDefault="006039FF" w:rsidP="006039FF"/>
    <w:p w14:paraId="356B86F2" w14:textId="3EA8378E" w:rsidR="00315D6B" w:rsidRDefault="00315D6B" w:rsidP="006039FF">
      <w:r>
        <w:t xml:space="preserve">Se actualiza </w:t>
      </w:r>
      <w:proofErr w:type="gramStart"/>
      <w:r>
        <w:t>la target</w:t>
      </w:r>
      <w:proofErr w:type="gramEnd"/>
      <w:r>
        <w:t xml:space="preserve">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bookmarkStart w:id="48" w:name="_MON_1692282353"/>
    <w:bookmarkEnd w:id="48"/>
    <w:p w14:paraId="2880DF0A" w14:textId="30966604" w:rsidR="00156E65" w:rsidRDefault="00156E65" w:rsidP="006039FF">
      <w:r>
        <w:object w:dxaOrig="8504" w:dyaOrig="1349" w14:anchorId="784EFE2A">
          <v:shape id="_x0000_i1047" type="#_x0000_t75" style="width:425.25pt;height:72.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47" DrawAspect="Content" ObjectID="_1693579753" r:id="rId67"/>
        </w:objec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49" w:name="_MON_1692283190"/>
    <w:bookmarkEnd w:id="49"/>
    <w:p w14:paraId="01E900E0" w14:textId="32A4BFED" w:rsidR="008462B2" w:rsidRDefault="00133C96" w:rsidP="006039FF">
      <w:r>
        <w:object w:dxaOrig="8504" w:dyaOrig="696" w14:anchorId="5139362B">
          <v:shape id="_x0000_i1048" type="#_x0000_t75" style="width:425.25pt;height:35.2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8" DrawAspect="Content" ObjectID="_1693579754" r:id="rId69"/>
        </w:object>
      </w:r>
    </w:p>
    <w:p w14:paraId="482BCAF0" w14:textId="53153E0A" w:rsidR="00133C96" w:rsidRDefault="00133C96" w:rsidP="006039FF"/>
    <w:p w14:paraId="70F9F234" w14:textId="38C79FEA" w:rsidR="00133C96" w:rsidRDefault="00133C96" w:rsidP="006039FF">
      <w:r>
        <w:t>Para crear un pod sencillo a partir de la imagen “</w:t>
      </w:r>
      <w:proofErr w:type="spellStart"/>
      <w:r>
        <w:t>busybox</w:t>
      </w:r>
      <w:proofErr w:type="spellEnd"/>
      <w:r>
        <w:t xml:space="preserve">” que nos permite ejecutar comandos Linux desde un contenedor diminuto en tamaño y desde el que podemos efectuar las llamadas. El contenedor se llamará en este caso “load-generator1” (si creamos varios hay que ponerles nombres distintos) y se creará en nuestro namespace “php-apache”. </w:t>
      </w:r>
      <w:proofErr w:type="gramStart"/>
      <w:r>
        <w:t>Además</w:t>
      </w:r>
      <w:proofErr w:type="gramEnd"/>
      <w:r>
        <w:t xml:space="preserve">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0" w:name="_MON_1692283810"/>
    <w:bookmarkEnd w:id="50"/>
    <w:p w14:paraId="090FA7A3" w14:textId="0330A57B" w:rsidR="00133C96" w:rsidRDefault="0016620E" w:rsidP="006039FF">
      <w:r>
        <w:object w:dxaOrig="8504" w:dyaOrig="706" w14:anchorId="12C2AB57">
          <v:shape id="_x0000_i1049" type="#_x0000_t75" style="width:425.25pt;height:35.2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9" DrawAspect="Content" ObjectID="_1693579755" r:id="rId71"/>
        </w:object>
      </w:r>
    </w:p>
    <w:p w14:paraId="570E2215" w14:textId="184BF8EE" w:rsidR="00133C96" w:rsidRDefault="00133C96" w:rsidP="006039FF"/>
    <w:p w14:paraId="40148633" w14:textId="4E095A7E"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72"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diferente frecuencia en función del minuto en el que se encuentre la hora del sistema, siendo esta frecuencia mucho mayor durante los primeros minutos </w:t>
      </w:r>
      <w:r w:rsidR="005520F0">
        <w:t>y más lenta según avanzamos en la hora.</w:t>
      </w:r>
      <w:r w:rsidR="000070D2">
        <w:t xml:space="preserve"> Por cada llamada efectuada se verá un “OK” en la consola:</w:t>
      </w:r>
    </w:p>
    <w:p w14:paraId="57E1733B" w14:textId="7F0E8801" w:rsidR="000070D2" w:rsidRDefault="000070D2"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1" w:name="_Toc81667708"/>
      <w:r>
        <w:t>Ejecución</w:t>
      </w:r>
      <w:bookmarkEnd w:id="51"/>
    </w:p>
    <w:p w14:paraId="7CCCD3A6" w14:textId="66F8BFC2"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w:t>
      </w:r>
      <w:r w:rsidR="001B6473">
        <w:lastRenderedPageBreak/>
        <w:t>elementos inherentes al entrenamiento</w:t>
      </w:r>
      <w:r w:rsidR="00BE268F">
        <w:t>, cargando al inicio el modelo con los parámetros que se generaron durante el mismo:</w:t>
      </w:r>
    </w:p>
    <w:bookmarkStart w:id="52" w:name="_MON_1692286989"/>
    <w:bookmarkEnd w:id="52"/>
    <w:p w14:paraId="6FE15981" w14:textId="5A8BC89F" w:rsidR="00BE268F" w:rsidRDefault="00BE268F">
      <w:pPr>
        <w:spacing w:before="240" w:after="240"/>
      </w:pPr>
      <w:r>
        <w:object w:dxaOrig="8504" w:dyaOrig="4628" w14:anchorId="725F3403">
          <v:shape id="_x0000_i1050" type="#_x0000_t75" style="width:425.25pt;height:231.7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50" DrawAspect="Content" ObjectID="_1693579756" r:id="rId75"/>
        </w:object>
      </w:r>
    </w:p>
    <w:p w14:paraId="5D21E1C0" w14:textId="37CC65DF"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53" w:name="_MON_1692287463"/>
    <w:bookmarkEnd w:id="53"/>
    <w:p w14:paraId="0780002C" w14:textId="28AB896C" w:rsidR="00E17496" w:rsidRDefault="00927BA2">
      <w:pPr>
        <w:spacing w:before="240" w:after="240"/>
      </w:pPr>
      <w:r>
        <w:object w:dxaOrig="8504" w:dyaOrig="5130" w14:anchorId="4DAE4DBE">
          <v:shape id="_x0000_i1101" type="#_x0000_t75" style="width:425.25pt;height:245.25pt" o:ole="">
            <v:imagedata r:id="rId76" o:title=""/>
            <w10:bordertop type="single" width="4"/>
            <w10:borderleft type="single" width="4"/>
            <w10:borderbottom type="single" width="4"/>
            <w10:borderright type="single" width="4"/>
          </v:shape>
          <o:OLEObject Type="Embed" ProgID="Word.OpenDocumentText.12" ShapeID="_x0000_i1101" DrawAspect="Content" ObjectID="_1693579757" r:id="rId77"/>
        </w:object>
      </w:r>
    </w:p>
    <w:p w14:paraId="695E5F35" w14:textId="50F2ABC6" w:rsidR="00E17496" w:rsidRDefault="0063256F">
      <w:pPr>
        <w:spacing w:before="240" w:after="240"/>
      </w:pPr>
      <w:r>
        <w:lastRenderedPageBreak/>
        <w:t>Tras cada acción se hará una espera (en el ejemplo de 30 segundos) hasta la siguiente lectura del estado y posterior acción</w:t>
      </w:r>
      <w:r w:rsidR="00517D2C">
        <w:t xml:space="preserve"> para dar tiempo a Kubernetes a completar el estado indicado cómo deseado en el paso previo.</w:t>
      </w:r>
    </w:p>
    <w:p w14:paraId="08B4BD0D" w14:textId="18C54157" w:rsidR="00AB6AC5" w:rsidRDefault="00AB6AC5">
      <w:pPr>
        <w:spacing w:before="240" w:after="240"/>
      </w:pPr>
    </w:p>
    <w:p w14:paraId="6268611F" w14:textId="6C6C6615" w:rsidR="00AB6AC5" w:rsidRDefault="00AB6AC5">
      <w:pPr>
        <w:spacing w:before="240" w:after="240"/>
      </w:pPr>
      <w:r>
        <w:t xml:space="preserve">Dado que lo que queremos hacer es comparar el rendimiento de nuestro agente con el sistema HPA de Kubernetes, prepararemos también un programa para recoger los datos ejecución de </w:t>
      </w:r>
      <w:proofErr w:type="gramStart"/>
      <w:r w:rsidR="006A7F77">
        <w:t>éste</w:t>
      </w:r>
      <w:proofErr w:type="gramEnd"/>
      <w:r w:rsidR="006A7F77">
        <w:t xml:space="preserve"> último de </w:t>
      </w:r>
      <w:r>
        <w:t xml:space="preserve">la misma forma que hemos preparado para el agente, al margen de monitorizar también con el </w:t>
      </w:r>
      <w:proofErr w:type="spellStart"/>
      <w:r>
        <w:t>Dashboard</w:t>
      </w:r>
      <w:proofErr w:type="spellEnd"/>
      <w:r>
        <w:t xml:space="preserve"> de Kubernetes. Este código simplemente recogerá el estado del Cluster con la misma frecuencia que para el agente y construirá los mismos gráficos</w:t>
      </w:r>
      <w:r w:rsidR="006A7F77">
        <w:t xml:space="preserve"> sin interferir en el trabajo del HPA.</w:t>
      </w:r>
    </w:p>
    <w:bookmarkStart w:id="54" w:name="_MON_1693578348"/>
    <w:bookmarkEnd w:id="54"/>
    <w:p w14:paraId="15952D9D" w14:textId="1FF3587A" w:rsidR="006A7F77" w:rsidRDefault="006A7F77">
      <w:pPr>
        <w:spacing w:before="240" w:after="240"/>
      </w:pPr>
      <w:r>
        <w:object w:dxaOrig="8504" w:dyaOrig="4440" w14:anchorId="5F0F9725">
          <v:shape id="_x0000_i1096" type="#_x0000_t75" style="width:425.25pt;height:222pt" o:ole="">
            <v:imagedata r:id="rId78" o:title=""/>
          </v:shape>
          <o:OLEObject Type="Embed" ProgID="Word.OpenDocumentText.12" ShapeID="_x0000_i1096" DrawAspect="Content" ObjectID="_1693579758" r:id="rId79"/>
        </w:object>
      </w:r>
    </w:p>
    <w:p w14:paraId="58E09238" w14:textId="77777777" w:rsidR="001607D0" w:rsidRPr="00B23033" w:rsidRDefault="001607D0">
      <w:pPr>
        <w:spacing w:before="240" w:after="240"/>
      </w:pPr>
    </w:p>
    <w:p w14:paraId="3A56658E" w14:textId="77777777" w:rsidR="001607D0" w:rsidRPr="006E6233" w:rsidRDefault="004E57B8" w:rsidP="008E428B">
      <w:pPr>
        <w:pStyle w:val="Ttulo2"/>
      </w:pPr>
      <w:bookmarkStart w:id="55" w:name="_Toc81667709"/>
      <w:r w:rsidRPr="006E6233">
        <w:lastRenderedPageBreak/>
        <w:t>Resultados</w:t>
      </w:r>
      <w:bookmarkEnd w:id="55"/>
    </w:p>
    <w:p w14:paraId="1F82D20D" w14:textId="2218D1B5" w:rsidR="001607D0" w:rsidRDefault="00742A3A">
      <w:pPr>
        <w:spacing w:before="240" w:after="240"/>
      </w:pPr>
      <w:r>
        <w:t>Una vez entrenado el modelo, preparamos una prueba en la que podamos comparar el comportamiento del HPA de Kubernetes con el de nuestro agente. En nuestro caso la prueba consistirá en mantener distintas cargas de trabajo sobre el Cluster en intervalos de cinco minutos. Mantendremos los cinco minutos iniciales sin carga para, a continuación, aplicar una carga media durante los cinco minutos siguientes</w:t>
      </w:r>
      <w:r w:rsidR="00FA62A0">
        <w:t xml:space="preserve"> (una llamada cada 0.5 segundos)</w:t>
      </w:r>
      <w:r>
        <w:t xml:space="preserve"> y finalizar con otros cinco a carga máxima</w:t>
      </w:r>
      <w:r w:rsidR="00FA62A0">
        <w:t xml:space="preserve"> (1 llamada cada 0.01 segundos)</w:t>
      </w:r>
      <w:r>
        <w:t xml:space="preserve">. Repetiremos este patrón dos veces. </w:t>
      </w:r>
      <w:r w:rsidR="00380F3B">
        <w:t>En consecuencia, el perfil de consumo de CPU que debemos obtener debería seguir el siguiente patrón</w:t>
      </w:r>
      <w:r w:rsidR="00617A6C">
        <w:t xml:space="preserve"> po</w:t>
      </w:r>
      <w:r w:rsidR="00810B5B">
        <w:t>r</w:t>
      </w:r>
      <w:r w:rsidR="00617A6C">
        <w:t xml:space="preserve"> duplicado</w:t>
      </w:r>
      <w:r w:rsidR="00380F3B">
        <w:t>:</w:t>
      </w:r>
    </w:p>
    <w:p w14:paraId="1E942445" w14:textId="453B1630" w:rsidR="00AB6AC5" w:rsidRDefault="00D00E20">
      <w:pPr>
        <w:spacing w:before="240" w:after="240"/>
      </w:pPr>
      <w:r>
        <w:rPr>
          <w:noProof/>
        </w:rPr>
        <w:drawing>
          <wp:inline distT="0" distB="0" distL="0" distR="0" wp14:anchorId="06CEFD38" wp14:editId="1DFE7158">
            <wp:extent cx="5524979" cy="2202371"/>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80">
                      <a:extLst>
                        <a:ext uri="{28A0092B-C50C-407E-A947-70E740481C1C}">
                          <a14:useLocalDpi xmlns:a14="http://schemas.microsoft.com/office/drawing/2010/main" val="0"/>
                        </a:ext>
                      </a:extLst>
                    </a:blip>
                    <a:stretch>
                      <a:fillRect/>
                    </a:stretch>
                  </pic:blipFill>
                  <pic:spPr>
                    <a:xfrm>
                      <a:off x="0" y="0"/>
                      <a:ext cx="5524979" cy="2202371"/>
                    </a:xfrm>
                    <a:prstGeom prst="rect">
                      <a:avLst/>
                    </a:prstGeom>
                  </pic:spPr>
                </pic:pic>
              </a:graphicData>
            </a:graphic>
          </wp:inline>
        </w:drawing>
      </w:r>
    </w:p>
    <w:p w14:paraId="4FFBEEC4" w14:textId="77B79CAA" w:rsidR="00AB6AC5" w:rsidRDefault="00AB6AC5" w:rsidP="003F2B73">
      <w:pPr>
        <w:pStyle w:val="Ttulo3"/>
      </w:pPr>
      <w:r>
        <w:t>Prueba HPA</w:t>
      </w:r>
    </w:p>
    <w:p w14:paraId="5A0211F4" w14:textId="642BC3DB" w:rsidR="00AB6AC5" w:rsidRDefault="00FA62A0">
      <w:pPr>
        <w:spacing w:before="240" w:after="240"/>
      </w:pPr>
      <w:r>
        <w:t xml:space="preserve">Tras efectuar la prueba </w:t>
      </w:r>
      <w:r w:rsidR="003F2B73">
        <w:t>con el HPA las gráficas obtenidas son las siguientes:</w:t>
      </w:r>
    </w:p>
    <w:p w14:paraId="7E059FEA" w14:textId="07AD2A3B" w:rsidR="003F2B73" w:rsidRDefault="003F2B73">
      <w:pPr>
        <w:spacing w:before="240" w:after="240"/>
      </w:pPr>
      <w:r>
        <w:t>Uso de CPU:</w:t>
      </w:r>
    </w:p>
    <w:p w14:paraId="1939BB74" w14:textId="56D91673" w:rsidR="003F2B73" w:rsidRDefault="003F2B73">
      <w:pPr>
        <w:spacing w:before="240" w:after="240"/>
      </w:pPr>
    </w:p>
    <w:p w14:paraId="613F144A" w14:textId="0A2F6B40" w:rsidR="003F2B73" w:rsidRDefault="003F2B73">
      <w:pPr>
        <w:spacing w:before="240" w:after="240"/>
      </w:pPr>
      <w:r>
        <w:t>Pods arrancados:</w:t>
      </w:r>
    </w:p>
    <w:p w14:paraId="34A48837" w14:textId="270A8345" w:rsidR="00AB6AC5" w:rsidRDefault="00AB6AC5">
      <w:pPr>
        <w:spacing w:before="240" w:after="240"/>
      </w:pPr>
    </w:p>
    <w:p w14:paraId="595AA703" w14:textId="752CC0F0" w:rsidR="00AB6AC5" w:rsidRDefault="00AB6AC5" w:rsidP="003F2B73">
      <w:pPr>
        <w:pStyle w:val="Ttulo3"/>
      </w:pPr>
      <w:r>
        <w:t>Prueba Agente con aprendizaje reforzado</w:t>
      </w:r>
    </w:p>
    <w:p w14:paraId="0F93EFAA" w14:textId="77777777" w:rsidR="003F2B73" w:rsidRDefault="003F2B73" w:rsidP="003F2B73">
      <w:pPr>
        <w:spacing w:before="240" w:after="240"/>
      </w:pPr>
      <w:r>
        <w:t>Uso de CPU:</w:t>
      </w:r>
    </w:p>
    <w:p w14:paraId="395E0CAC" w14:textId="77777777" w:rsidR="003F2B73" w:rsidRDefault="003F2B73" w:rsidP="003F2B73">
      <w:pPr>
        <w:spacing w:before="240" w:after="240"/>
      </w:pPr>
    </w:p>
    <w:p w14:paraId="6818FA00" w14:textId="77777777" w:rsidR="003F2B73" w:rsidRDefault="003F2B73" w:rsidP="003F2B73">
      <w:pPr>
        <w:spacing w:before="240" w:after="240"/>
      </w:pPr>
      <w:r>
        <w:t>Pods arrancados:</w:t>
      </w:r>
    </w:p>
    <w:p w14:paraId="6623ADBC" w14:textId="77777777" w:rsidR="00380F3B" w:rsidRPr="006E6233" w:rsidRDefault="00380F3B">
      <w:pPr>
        <w:spacing w:before="240" w:after="240"/>
      </w:pPr>
    </w:p>
    <w:p w14:paraId="78C111EA" w14:textId="77777777" w:rsidR="001607D0" w:rsidRPr="006E6233" w:rsidRDefault="004E57B8">
      <w:pPr>
        <w:spacing w:before="240" w:after="240"/>
      </w:pPr>
      <w:r w:rsidRPr="006E6233">
        <w:lastRenderedPageBreak/>
        <w:t xml:space="preserve"> </w:t>
      </w:r>
    </w:p>
    <w:p w14:paraId="21D92C01" w14:textId="77777777" w:rsidR="001607D0" w:rsidRPr="006E6233" w:rsidRDefault="004E57B8">
      <w:pPr>
        <w:spacing w:before="240" w:after="240"/>
      </w:pPr>
      <w:r w:rsidRPr="006E6233">
        <w:t xml:space="preserve"> </w:t>
      </w:r>
    </w:p>
    <w:p w14:paraId="2379EEB8" w14:textId="77777777" w:rsidR="001607D0" w:rsidRPr="006E6233" w:rsidRDefault="004E57B8">
      <w:pPr>
        <w:spacing w:before="240" w:after="240"/>
        <w:rPr>
          <w:u w:val="single"/>
        </w:rPr>
      </w:pPr>
      <w:r w:rsidRPr="006E6233">
        <w:t xml:space="preserve"> </w:t>
      </w:r>
    </w:p>
    <w:p w14:paraId="17C7BFD8" w14:textId="7C448925" w:rsidR="001607D0" w:rsidRPr="003D2566" w:rsidRDefault="004E57B8" w:rsidP="008E428B">
      <w:pPr>
        <w:pStyle w:val="Ttulo2"/>
      </w:pPr>
      <w:bookmarkStart w:id="56" w:name="_Toc81667710"/>
      <w:r w:rsidRPr="003D2566">
        <w:lastRenderedPageBreak/>
        <w:t>Conclusiones</w:t>
      </w:r>
      <w:bookmarkEnd w:id="56"/>
      <w:r w:rsidR="003D2566" w:rsidRPr="003D2566">
        <w:t xml:space="preserve"> y </w:t>
      </w:r>
      <w:r w:rsidR="003D2566">
        <w:t xml:space="preserve">posibles </w:t>
      </w:r>
      <w:r w:rsidR="003D2566" w:rsidRPr="003D2566">
        <w:t>nuevas líneas d</w:t>
      </w:r>
      <w:r w:rsidR="003D2566">
        <w:t>e trabajo</w:t>
      </w:r>
    </w:p>
    <w:p w14:paraId="65178161" w14:textId="77777777" w:rsidR="00B75DC7" w:rsidRPr="003D2566" w:rsidRDefault="00B75DC7" w:rsidP="00B75DC7"/>
    <w:p w14:paraId="51CB641E" w14:textId="77777777" w:rsidR="001607D0" w:rsidRPr="003D2566" w:rsidRDefault="001607D0">
      <w:pPr>
        <w:rPr>
          <w:b/>
        </w:rPr>
      </w:pPr>
    </w:p>
    <w:p w14:paraId="02CCB2BC" w14:textId="77777777" w:rsidR="00B75DC7" w:rsidRPr="00980643" w:rsidRDefault="00B75DC7" w:rsidP="00B75DC7">
      <w:pPr>
        <w:pStyle w:val="Ttulo2"/>
        <w:rPr>
          <w:lang w:val="en-US"/>
        </w:rPr>
      </w:pPr>
      <w:bookmarkStart w:id="57" w:name="_Toc81667711"/>
      <w:proofErr w:type="spellStart"/>
      <w:r w:rsidRPr="00980643">
        <w:rPr>
          <w:lang w:val="en-US"/>
        </w:rPr>
        <w:lastRenderedPageBreak/>
        <w:t>Bibliografía</w:t>
      </w:r>
      <w:bookmarkEnd w:id="57"/>
      <w:proofErr w:type="spellEnd"/>
    </w:p>
    <w:p w14:paraId="01F195FD" w14:textId="77777777" w:rsidR="003B0B83" w:rsidRPr="003B0B83" w:rsidRDefault="009048F5" w:rsidP="003B0B83">
      <w:pPr>
        <w:pStyle w:val="Bibliografa"/>
      </w:pPr>
      <w:r>
        <w:fldChar w:fldCharType="begin"/>
      </w:r>
      <w:r w:rsidR="00E63544" w:rsidRPr="00980643">
        <w:rPr>
          <w:lang w:val="en-US"/>
        </w:rPr>
        <w:instrText xml:space="preserve"> ADDIN ZOTERO_BIBL {"uncited":[],"omitted":[],"custom":[]} CSL_BIBLIOGRAPHY </w:instrText>
      </w:r>
      <w:r>
        <w:fldChar w:fldCharType="separate"/>
      </w:r>
      <w:r w:rsidR="003B0B83" w:rsidRPr="00980643">
        <w:rPr>
          <w:lang w:val="en-US"/>
        </w:rPr>
        <w:t xml:space="preserve">Manning Publications. «Deep Reinforcement Learning in Action». </w:t>
      </w:r>
      <w:r w:rsidR="003B0B83" w:rsidRPr="003B0B83">
        <w:t>Accedido 12 de julio de 2021. https://www.manning.com/books/deep-reinforcement-learning-in-action.</w:t>
      </w:r>
    </w:p>
    <w:p w14:paraId="2C13CD86" w14:textId="77777777" w:rsidR="003B0B83" w:rsidRPr="003B0B83" w:rsidRDefault="003B0B83" w:rsidP="003B0B83">
      <w:pPr>
        <w:pStyle w:val="Bibliografa"/>
      </w:pPr>
      <w:r w:rsidRPr="00980643">
        <w:rPr>
          <w:lang w:val="en-US"/>
        </w:rPr>
        <w:t xml:space="preserve">Kubernetes. «Horizontal Pod Autoscaler Walkthrough». </w:t>
      </w:r>
      <w:r w:rsidRPr="003B0B83">
        <w:t>Accedido 12 de julio de 2021. https://kubernetes.io/docs/tasks/run-application/horizontal-pod-autoscale-walkthrough/.</w:t>
      </w:r>
    </w:p>
    <w:p w14:paraId="0EC06A84" w14:textId="77777777" w:rsidR="003B0B83" w:rsidRPr="00980643" w:rsidRDefault="003B0B83" w:rsidP="003B0B83">
      <w:pPr>
        <w:pStyle w:val="Bibliografa"/>
        <w:rPr>
          <w:lang w:val="en-US"/>
        </w:rPr>
      </w:pPr>
      <w:r w:rsidRPr="00980643">
        <w:rPr>
          <w:i/>
          <w:iCs/>
          <w:lang w:val="en-US"/>
        </w:rPr>
        <w:t>kubernetes-client/python</w:t>
      </w:r>
      <w:r w:rsidRPr="00980643">
        <w:rPr>
          <w:lang w:val="en-US"/>
        </w:rPr>
        <w:t>. Python. 2016. Reprint, Kubernetes Clients, 2021. https://github.com/kubernetes-client/python.</w:t>
      </w:r>
    </w:p>
    <w:p w14:paraId="06C2F7D0" w14:textId="77777777" w:rsidR="003B0B83" w:rsidRPr="003B0B83" w:rsidRDefault="003B0B83" w:rsidP="003B0B83">
      <w:pPr>
        <w:pStyle w:val="Bibliografa"/>
      </w:pPr>
      <w:r w:rsidRPr="003B0B83">
        <w:t>minikube. «Minikube». Accedido 12 de julio de 2021. https://minikube.sigs.k8s.io/docs/.</w:t>
      </w:r>
    </w:p>
    <w:p w14:paraId="00A9A056"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678B872" w14:textId="77777777" w:rsidR="003B0B83" w:rsidRPr="00980643" w:rsidRDefault="003B0B83" w:rsidP="003B0B83">
      <w:pPr>
        <w:pStyle w:val="Bibliografa"/>
        <w:rPr>
          <w:lang w:val="en-US"/>
        </w:rPr>
      </w:pPr>
      <w:r w:rsidRPr="00980643">
        <w:rPr>
          <w:lang w:val="en-US"/>
        </w:rPr>
        <w:t xml:space="preserve">Ravichandiran, Sudharsan. </w:t>
      </w:r>
      <w:r w:rsidRPr="00980643">
        <w:rPr>
          <w:i/>
          <w:iCs/>
          <w:lang w:val="en-US"/>
        </w:rPr>
        <w:t>Deep Reinforcement Learning with Python: Master classic RL, deep RL, distributional RL, inverse RL, and more with OpenAI Gym and TensorFlow, 2nd Edition</w:t>
      </w:r>
      <w:r w:rsidRPr="00980643">
        <w:rPr>
          <w:lang w:val="en-US"/>
        </w:rPr>
        <w:t>. Birmingham ; Mumbai, 2020.</w:t>
      </w:r>
    </w:p>
    <w:p w14:paraId="60489F8A" w14:textId="77777777" w:rsidR="003B0B83" w:rsidRPr="00980643" w:rsidRDefault="003B0B83" w:rsidP="003B0B83">
      <w:pPr>
        <w:pStyle w:val="Bibliografa"/>
        <w:rPr>
          <w:lang w:val="en-US"/>
        </w:rPr>
      </w:pPr>
      <w:r w:rsidRPr="00980643">
        <w:rPr>
          <w:lang w:val="en-US"/>
        </w:rPr>
        <w:t xml:space="preserve">Sutton, Richard S., y Andrew G. Barto. </w:t>
      </w:r>
      <w:r w:rsidRPr="00980643">
        <w:rPr>
          <w:i/>
          <w:iCs/>
          <w:lang w:val="en-US"/>
        </w:rPr>
        <w:t>Reinforcement Learning: An Introduction</w:t>
      </w:r>
      <w:r w:rsidRPr="00980643">
        <w:rPr>
          <w:lang w:val="en-US"/>
        </w:rPr>
        <w:t>. Second edition. Cambridge, Mass: A Bradford Book, 1998.</w:t>
      </w:r>
    </w:p>
    <w:p w14:paraId="5D1D6A53" w14:textId="77777777" w:rsidR="003B0B83" w:rsidRPr="003B0B83" w:rsidRDefault="003B0B83" w:rsidP="003B0B83">
      <w:pPr>
        <w:pStyle w:val="Bibliografa"/>
      </w:pPr>
      <w:r w:rsidRPr="00980643">
        <w:rPr>
          <w:lang w:val="en-US"/>
        </w:rPr>
        <w:t xml:space="preserve">Ushio, Tsuyoshi. «Kubernetes in Three Diagrams». </w:t>
      </w:r>
      <w:r w:rsidRPr="003B0B83">
        <w:t>Medium, 5 de febrero de 2018. https://tsuyoshiushio.medium.com/kubernetes-in-three-diagrams-6aba8432541c.</w:t>
      </w:r>
    </w:p>
    <w:p w14:paraId="4C84D009" w14:textId="77777777"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58" w:name="_Toc81667712"/>
      <w:r>
        <w:lastRenderedPageBreak/>
        <w:t xml:space="preserve">Otros </w:t>
      </w:r>
      <w:r w:rsidR="00594526">
        <w:t>Recursos</w:t>
      </w:r>
      <w:bookmarkEnd w:id="58"/>
    </w:p>
    <w:p w14:paraId="63DFDC64" w14:textId="77777777" w:rsidR="000128F1" w:rsidRDefault="000128F1" w:rsidP="000128F1">
      <w:pPr>
        <w:pStyle w:val="Ttulo3"/>
      </w:pPr>
      <w:bookmarkStart w:id="59" w:name="_Toc81667713"/>
      <w:r>
        <w:t>Repositorio de Código</w:t>
      </w:r>
      <w:bookmarkEnd w:id="59"/>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734D42" w:rsidP="000128F1">
      <w:hyperlink r:id="rId81" w:history="1">
        <w:r w:rsidR="000128F1" w:rsidRPr="00B75DC7">
          <w:rPr>
            <w:rStyle w:val="Hipervnculo"/>
          </w:rPr>
          <w:t>https://github.com/mlalandag/HPAwDRL</w:t>
        </w:r>
      </w:hyperlink>
    </w:p>
    <w:p w14:paraId="3E68F032" w14:textId="77777777" w:rsidR="00594526" w:rsidRDefault="00E37CB4" w:rsidP="00E37CB4">
      <w:pPr>
        <w:pStyle w:val="Ttulo3"/>
      </w:pPr>
      <w:bookmarkStart w:id="60" w:name="_Toc81667714"/>
      <w:r>
        <w:t>Cliente Python de Kubernetes</w:t>
      </w:r>
      <w:bookmarkEnd w:id="60"/>
    </w:p>
    <w:p w14:paraId="5AD37C2A" w14:textId="77777777" w:rsidR="00E37CB4" w:rsidRPr="005F69FE" w:rsidRDefault="00E37CB4" w:rsidP="00B75DC7"/>
    <w:p w14:paraId="7E4F3477" w14:textId="77777777" w:rsidR="00594526" w:rsidRDefault="00734D42" w:rsidP="00594526">
      <w:hyperlink r:id="rId82" w:history="1">
        <w:r w:rsidR="00594526" w:rsidRPr="00AC3255">
          <w:rPr>
            <w:rStyle w:val="Hipervnculo"/>
          </w:rPr>
          <w:t>https://github.com/kubernetes-client/python</w:t>
        </w:r>
      </w:hyperlink>
    </w:p>
    <w:p w14:paraId="3F9CB7EF" w14:textId="77777777" w:rsidR="00E37CB4" w:rsidRDefault="00E37CB4" w:rsidP="00E37CB4">
      <w:pPr>
        <w:pStyle w:val="Ttulo3"/>
      </w:pPr>
      <w:bookmarkStart w:id="61" w:name="_Toc81667715"/>
      <w:proofErr w:type="spellStart"/>
      <w:r>
        <w:t>Indice</w:t>
      </w:r>
      <w:proofErr w:type="spellEnd"/>
      <w:r>
        <w:t xml:space="preserve"> de Figuras</w:t>
      </w:r>
      <w:bookmarkEnd w:id="61"/>
    </w:p>
    <w:p w14:paraId="3F7A99BE" w14:textId="45374235" w:rsidR="007C1173"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1236985" w:history="1">
        <w:r w:rsidR="007C1173" w:rsidRPr="00C93230">
          <w:rPr>
            <w:rStyle w:val="Hipervnculo"/>
            <w:noProof/>
          </w:rPr>
          <w:t xml:space="preserve">Ilustración 1: Despliegue en contenedores  </w:t>
        </w:r>
        <w:r w:rsidR="007C1173">
          <w:rPr>
            <w:noProof/>
            <w:webHidden/>
          </w:rPr>
          <w:tab/>
        </w:r>
        <w:r w:rsidR="007C1173">
          <w:rPr>
            <w:noProof/>
            <w:webHidden/>
          </w:rPr>
          <w:fldChar w:fldCharType="begin"/>
        </w:r>
        <w:r w:rsidR="007C1173">
          <w:rPr>
            <w:noProof/>
            <w:webHidden/>
          </w:rPr>
          <w:instrText xml:space="preserve"> PAGEREF _Toc81236985 \h </w:instrText>
        </w:r>
        <w:r w:rsidR="007C1173">
          <w:rPr>
            <w:noProof/>
            <w:webHidden/>
          </w:rPr>
        </w:r>
        <w:r w:rsidR="007C1173">
          <w:rPr>
            <w:noProof/>
            <w:webHidden/>
          </w:rPr>
          <w:fldChar w:fldCharType="separate"/>
        </w:r>
        <w:r w:rsidR="007C1173">
          <w:rPr>
            <w:noProof/>
            <w:webHidden/>
          </w:rPr>
          <w:t>4</w:t>
        </w:r>
        <w:r w:rsidR="007C1173">
          <w:rPr>
            <w:noProof/>
            <w:webHidden/>
          </w:rPr>
          <w:fldChar w:fldCharType="end"/>
        </w:r>
      </w:hyperlink>
    </w:p>
    <w:p w14:paraId="5D68E191" w14:textId="663124C9" w:rsidR="007C1173" w:rsidRDefault="00734D42">
      <w:pPr>
        <w:pStyle w:val="Tabladeilustraciones"/>
        <w:tabs>
          <w:tab w:val="right" w:leader="dot" w:pos="9350"/>
        </w:tabs>
        <w:rPr>
          <w:rFonts w:asciiTheme="minorHAnsi" w:eastAsiaTheme="minorEastAsia" w:hAnsiTheme="minorHAnsi" w:cstheme="minorBidi"/>
          <w:noProof/>
        </w:rPr>
      </w:pPr>
      <w:hyperlink w:anchor="_Toc81236986" w:history="1">
        <w:r w:rsidR="007C1173" w:rsidRPr="00C93230">
          <w:rPr>
            <w:rStyle w:val="Hipervnculo"/>
            <w:noProof/>
          </w:rPr>
          <w:t xml:space="preserve">Ilustración 2: Arquitectura de Kubernetes </w:t>
        </w:r>
        <w:r w:rsidR="007C1173">
          <w:rPr>
            <w:noProof/>
            <w:webHidden/>
          </w:rPr>
          <w:tab/>
        </w:r>
        <w:r w:rsidR="007C1173">
          <w:rPr>
            <w:noProof/>
            <w:webHidden/>
          </w:rPr>
          <w:fldChar w:fldCharType="begin"/>
        </w:r>
        <w:r w:rsidR="007C1173">
          <w:rPr>
            <w:noProof/>
            <w:webHidden/>
          </w:rPr>
          <w:instrText xml:space="preserve"> PAGEREF _Toc81236986 \h </w:instrText>
        </w:r>
        <w:r w:rsidR="007C1173">
          <w:rPr>
            <w:noProof/>
            <w:webHidden/>
          </w:rPr>
        </w:r>
        <w:r w:rsidR="007C1173">
          <w:rPr>
            <w:noProof/>
            <w:webHidden/>
          </w:rPr>
          <w:fldChar w:fldCharType="separate"/>
        </w:r>
        <w:r w:rsidR="007C1173">
          <w:rPr>
            <w:noProof/>
            <w:webHidden/>
          </w:rPr>
          <w:t>5</w:t>
        </w:r>
        <w:r w:rsidR="007C1173">
          <w:rPr>
            <w:noProof/>
            <w:webHidden/>
          </w:rPr>
          <w:fldChar w:fldCharType="end"/>
        </w:r>
      </w:hyperlink>
    </w:p>
    <w:p w14:paraId="1BA265D3" w14:textId="43E66FC9" w:rsidR="007C1173" w:rsidRDefault="00734D42">
      <w:pPr>
        <w:pStyle w:val="Tabladeilustraciones"/>
        <w:tabs>
          <w:tab w:val="right" w:leader="dot" w:pos="9350"/>
        </w:tabs>
        <w:rPr>
          <w:rFonts w:asciiTheme="minorHAnsi" w:eastAsiaTheme="minorEastAsia" w:hAnsiTheme="minorHAnsi" w:cstheme="minorBidi"/>
          <w:noProof/>
        </w:rPr>
      </w:pPr>
      <w:hyperlink w:anchor="_Toc81236987" w:history="1">
        <w:r w:rsidR="007C1173" w:rsidRPr="00C93230">
          <w:rPr>
            <w:rStyle w:val="Hipervnculo"/>
            <w:noProof/>
          </w:rPr>
          <w:t>Ilustración 3: Kubernetes Dashboard</w:t>
        </w:r>
        <w:r w:rsidR="007C1173">
          <w:rPr>
            <w:noProof/>
            <w:webHidden/>
          </w:rPr>
          <w:tab/>
        </w:r>
        <w:r w:rsidR="007C1173">
          <w:rPr>
            <w:noProof/>
            <w:webHidden/>
          </w:rPr>
          <w:fldChar w:fldCharType="begin"/>
        </w:r>
        <w:r w:rsidR="007C1173">
          <w:rPr>
            <w:noProof/>
            <w:webHidden/>
          </w:rPr>
          <w:instrText xml:space="preserve"> PAGEREF _Toc81236987 \h </w:instrText>
        </w:r>
        <w:r w:rsidR="007C1173">
          <w:rPr>
            <w:noProof/>
            <w:webHidden/>
          </w:rPr>
        </w:r>
        <w:r w:rsidR="007C1173">
          <w:rPr>
            <w:noProof/>
            <w:webHidden/>
          </w:rPr>
          <w:fldChar w:fldCharType="separate"/>
        </w:r>
        <w:r w:rsidR="007C1173">
          <w:rPr>
            <w:noProof/>
            <w:webHidden/>
          </w:rPr>
          <w:t>7</w:t>
        </w:r>
        <w:r w:rsidR="007C1173">
          <w:rPr>
            <w:noProof/>
            <w:webHidden/>
          </w:rPr>
          <w:fldChar w:fldCharType="end"/>
        </w:r>
      </w:hyperlink>
    </w:p>
    <w:p w14:paraId="40290394" w14:textId="3FAB995F" w:rsidR="007C1173" w:rsidRDefault="00734D42">
      <w:pPr>
        <w:pStyle w:val="Tabladeilustraciones"/>
        <w:tabs>
          <w:tab w:val="right" w:leader="dot" w:pos="9350"/>
        </w:tabs>
        <w:rPr>
          <w:rFonts w:asciiTheme="minorHAnsi" w:eastAsiaTheme="minorEastAsia" w:hAnsiTheme="minorHAnsi" w:cstheme="minorBidi"/>
          <w:noProof/>
        </w:rPr>
      </w:pPr>
      <w:hyperlink w:anchor="_Toc81236988" w:history="1">
        <w:r w:rsidR="007C1173" w:rsidRPr="00C93230">
          <w:rPr>
            <w:rStyle w:val="Hipervnculo"/>
            <w:noProof/>
          </w:rPr>
          <w:t xml:space="preserve">Ilustración 4: Elementos de un sistema de aprendizaje por refuerzo </w:t>
        </w:r>
        <w:r w:rsidR="007C1173">
          <w:rPr>
            <w:noProof/>
            <w:webHidden/>
          </w:rPr>
          <w:tab/>
        </w:r>
        <w:r w:rsidR="007C1173">
          <w:rPr>
            <w:noProof/>
            <w:webHidden/>
          </w:rPr>
          <w:fldChar w:fldCharType="begin"/>
        </w:r>
        <w:r w:rsidR="007C1173">
          <w:rPr>
            <w:noProof/>
            <w:webHidden/>
          </w:rPr>
          <w:instrText xml:space="preserve"> PAGEREF _Toc81236988 \h </w:instrText>
        </w:r>
        <w:r w:rsidR="007C1173">
          <w:rPr>
            <w:noProof/>
            <w:webHidden/>
          </w:rPr>
        </w:r>
        <w:r w:rsidR="007C1173">
          <w:rPr>
            <w:noProof/>
            <w:webHidden/>
          </w:rPr>
          <w:fldChar w:fldCharType="separate"/>
        </w:r>
        <w:r w:rsidR="007C1173">
          <w:rPr>
            <w:noProof/>
            <w:webHidden/>
          </w:rPr>
          <w:t>9</w:t>
        </w:r>
        <w:r w:rsidR="007C1173">
          <w:rPr>
            <w:noProof/>
            <w:webHidden/>
          </w:rPr>
          <w:fldChar w:fldCharType="end"/>
        </w:r>
      </w:hyperlink>
    </w:p>
    <w:p w14:paraId="007B19E3" w14:textId="73B51FA4" w:rsidR="007C1173" w:rsidRDefault="00734D42">
      <w:pPr>
        <w:pStyle w:val="Tabladeilustraciones"/>
        <w:tabs>
          <w:tab w:val="right" w:leader="dot" w:pos="9350"/>
        </w:tabs>
        <w:rPr>
          <w:rFonts w:asciiTheme="minorHAnsi" w:eastAsiaTheme="minorEastAsia" w:hAnsiTheme="minorHAnsi" w:cstheme="minorBidi"/>
          <w:noProof/>
        </w:rPr>
      </w:pPr>
      <w:hyperlink w:anchor="_Toc81236989" w:history="1">
        <w:r w:rsidR="007C1173" w:rsidRPr="00C93230">
          <w:rPr>
            <w:rStyle w:val="Hipervnculo"/>
            <w:noProof/>
          </w:rPr>
          <w:t>Ilustración 5: Algoritmo Q-Learning</w:t>
        </w:r>
        <w:r w:rsidR="007C1173" w:rsidRPr="00C93230">
          <w:rPr>
            <w:rStyle w:val="Hipervnculo"/>
            <w:bCs/>
            <w:noProof/>
          </w:rPr>
          <w:t xml:space="preserve">  </w:t>
        </w:r>
        <w:r w:rsidR="007C1173">
          <w:rPr>
            <w:noProof/>
            <w:webHidden/>
          </w:rPr>
          <w:tab/>
        </w:r>
        <w:r w:rsidR="007C1173">
          <w:rPr>
            <w:noProof/>
            <w:webHidden/>
          </w:rPr>
          <w:fldChar w:fldCharType="begin"/>
        </w:r>
        <w:r w:rsidR="007C1173">
          <w:rPr>
            <w:noProof/>
            <w:webHidden/>
          </w:rPr>
          <w:instrText xml:space="preserve"> PAGEREF _Toc81236989 \h </w:instrText>
        </w:r>
        <w:r w:rsidR="007C1173">
          <w:rPr>
            <w:noProof/>
            <w:webHidden/>
          </w:rPr>
        </w:r>
        <w:r w:rsidR="007C1173">
          <w:rPr>
            <w:noProof/>
            <w:webHidden/>
          </w:rPr>
          <w:fldChar w:fldCharType="separate"/>
        </w:r>
        <w:r w:rsidR="007C1173">
          <w:rPr>
            <w:noProof/>
            <w:webHidden/>
          </w:rPr>
          <w:t>10</w:t>
        </w:r>
        <w:r w:rsidR="007C1173">
          <w:rPr>
            <w:noProof/>
            <w:webHidden/>
          </w:rPr>
          <w:fldChar w:fldCharType="end"/>
        </w:r>
      </w:hyperlink>
    </w:p>
    <w:p w14:paraId="0D9CDA22" w14:textId="3FE4ACC2" w:rsidR="007C1173" w:rsidRDefault="00734D42">
      <w:pPr>
        <w:pStyle w:val="Tabladeilustraciones"/>
        <w:tabs>
          <w:tab w:val="right" w:leader="dot" w:pos="9350"/>
        </w:tabs>
        <w:rPr>
          <w:rFonts w:asciiTheme="minorHAnsi" w:eastAsiaTheme="minorEastAsia" w:hAnsiTheme="minorHAnsi" w:cstheme="minorBidi"/>
          <w:noProof/>
        </w:rPr>
      </w:pPr>
      <w:hyperlink w:anchor="_Toc81236990" w:history="1">
        <w:r w:rsidR="007C1173" w:rsidRPr="00C93230">
          <w:rPr>
            <w:rStyle w:val="Hipervnculo"/>
            <w:noProof/>
          </w:rPr>
          <w:t xml:space="preserve">Ilustración 6: Deep Q Network (DQN) </w:t>
        </w:r>
        <w:r w:rsidR="007C1173">
          <w:rPr>
            <w:noProof/>
            <w:webHidden/>
          </w:rPr>
          <w:tab/>
        </w:r>
        <w:r w:rsidR="007C1173">
          <w:rPr>
            <w:noProof/>
            <w:webHidden/>
          </w:rPr>
          <w:fldChar w:fldCharType="begin"/>
        </w:r>
        <w:r w:rsidR="007C1173">
          <w:rPr>
            <w:noProof/>
            <w:webHidden/>
          </w:rPr>
          <w:instrText xml:space="preserve"> PAGEREF _Toc81236990 \h </w:instrText>
        </w:r>
        <w:r w:rsidR="007C1173">
          <w:rPr>
            <w:noProof/>
            <w:webHidden/>
          </w:rPr>
        </w:r>
        <w:r w:rsidR="007C1173">
          <w:rPr>
            <w:noProof/>
            <w:webHidden/>
          </w:rPr>
          <w:fldChar w:fldCharType="separate"/>
        </w:r>
        <w:r w:rsidR="007C1173">
          <w:rPr>
            <w:noProof/>
            <w:webHidden/>
          </w:rPr>
          <w:t>13</w:t>
        </w:r>
        <w:r w:rsidR="007C1173">
          <w:rPr>
            <w:noProof/>
            <w:webHidden/>
          </w:rPr>
          <w:fldChar w:fldCharType="end"/>
        </w:r>
      </w:hyperlink>
    </w:p>
    <w:p w14:paraId="4F1E3479" w14:textId="5568F476" w:rsidR="00E37CB4" w:rsidRDefault="00E37CB4" w:rsidP="00E37CB4">
      <w:r>
        <w:fldChar w:fldCharType="end"/>
      </w:r>
    </w:p>
    <w:p w14:paraId="54CFE890" w14:textId="77777777" w:rsidR="00E37CB4" w:rsidRPr="00E37CB4" w:rsidRDefault="00E37CB4" w:rsidP="00E37CB4"/>
    <w:sectPr w:rsidR="00E37CB4" w:rsidRPr="00E37CB4">
      <w:headerReference w:type="default" r:id="rId83"/>
      <w:footerReference w:type="default" r:id="rId8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A8BE6F" w14:textId="77777777" w:rsidR="00734D42" w:rsidRDefault="00734D42" w:rsidP="00B76BE2">
      <w:pPr>
        <w:spacing w:line="240" w:lineRule="auto"/>
      </w:pPr>
      <w:r>
        <w:separator/>
      </w:r>
    </w:p>
  </w:endnote>
  <w:endnote w:type="continuationSeparator" w:id="0">
    <w:p w14:paraId="7072A5BA" w14:textId="77777777" w:rsidR="00734D42" w:rsidRDefault="00734D42"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8EE6A" w14:textId="77777777" w:rsidR="00734D42" w:rsidRDefault="00734D42" w:rsidP="00B76BE2">
      <w:pPr>
        <w:spacing w:line="240" w:lineRule="auto"/>
      </w:pPr>
      <w:r>
        <w:separator/>
      </w:r>
    </w:p>
  </w:footnote>
  <w:footnote w:type="continuationSeparator" w:id="0">
    <w:p w14:paraId="0C80659C" w14:textId="77777777" w:rsidR="00734D42" w:rsidRDefault="00734D42"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526BE56C" w14:textId="77777777"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070D2"/>
    <w:rsid w:val="000128F1"/>
    <w:rsid w:val="00014B11"/>
    <w:rsid w:val="00023ECD"/>
    <w:rsid w:val="00034F97"/>
    <w:rsid w:val="0003537E"/>
    <w:rsid w:val="00062322"/>
    <w:rsid w:val="00062735"/>
    <w:rsid w:val="00065970"/>
    <w:rsid w:val="00071A85"/>
    <w:rsid w:val="00076CEB"/>
    <w:rsid w:val="00080793"/>
    <w:rsid w:val="00083B3C"/>
    <w:rsid w:val="00097847"/>
    <w:rsid w:val="000A3AAF"/>
    <w:rsid w:val="000A7FAA"/>
    <w:rsid w:val="000C4359"/>
    <w:rsid w:val="000C7C1D"/>
    <w:rsid w:val="000E1E3B"/>
    <w:rsid w:val="000E261D"/>
    <w:rsid w:val="000E44CF"/>
    <w:rsid w:val="000F1F0B"/>
    <w:rsid w:val="000F5339"/>
    <w:rsid w:val="001009ED"/>
    <w:rsid w:val="0011099A"/>
    <w:rsid w:val="001149B1"/>
    <w:rsid w:val="001268B8"/>
    <w:rsid w:val="00133C96"/>
    <w:rsid w:val="001410E1"/>
    <w:rsid w:val="0014609B"/>
    <w:rsid w:val="001537C6"/>
    <w:rsid w:val="00156E65"/>
    <w:rsid w:val="001607D0"/>
    <w:rsid w:val="0016620E"/>
    <w:rsid w:val="0017418F"/>
    <w:rsid w:val="0018316A"/>
    <w:rsid w:val="001A1E4E"/>
    <w:rsid w:val="001B6473"/>
    <w:rsid w:val="001B7165"/>
    <w:rsid w:val="001C3150"/>
    <w:rsid w:val="001C54E2"/>
    <w:rsid w:val="001D6744"/>
    <w:rsid w:val="001E4542"/>
    <w:rsid w:val="001F00AC"/>
    <w:rsid w:val="001F1DEB"/>
    <w:rsid w:val="001F3A4A"/>
    <w:rsid w:val="00204815"/>
    <w:rsid w:val="00204DAF"/>
    <w:rsid w:val="0020550A"/>
    <w:rsid w:val="00216E35"/>
    <w:rsid w:val="0021773E"/>
    <w:rsid w:val="00227D42"/>
    <w:rsid w:val="00233613"/>
    <w:rsid w:val="00241387"/>
    <w:rsid w:val="00241F0F"/>
    <w:rsid w:val="002465EC"/>
    <w:rsid w:val="002752B2"/>
    <w:rsid w:val="00291313"/>
    <w:rsid w:val="002938BA"/>
    <w:rsid w:val="002B70CC"/>
    <w:rsid w:val="002C3646"/>
    <w:rsid w:val="002C756E"/>
    <w:rsid w:val="002D19CD"/>
    <w:rsid w:val="002D1D7B"/>
    <w:rsid w:val="002E0973"/>
    <w:rsid w:val="002E38F9"/>
    <w:rsid w:val="002F0A24"/>
    <w:rsid w:val="002F1C0F"/>
    <w:rsid w:val="00300BDB"/>
    <w:rsid w:val="00305E08"/>
    <w:rsid w:val="00315D6B"/>
    <w:rsid w:val="00350FF6"/>
    <w:rsid w:val="00360C34"/>
    <w:rsid w:val="00380F3B"/>
    <w:rsid w:val="003850EB"/>
    <w:rsid w:val="003A380F"/>
    <w:rsid w:val="003A4662"/>
    <w:rsid w:val="003A5DFE"/>
    <w:rsid w:val="003B0B83"/>
    <w:rsid w:val="003C113D"/>
    <w:rsid w:val="003C54D4"/>
    <w:rsid w:val="003D2566"/>
    <w:rsid w:val="003E59DA"/>
    <w:rsid w:val="003E6F79"/>
    <w:rsid w:val="003F2B73"/>
    <w:rsid w:val="0046638D"/>
    <w:rsid w:val="00470410"/>
    <w:rsid w:val="00474815"/>
    <w:rsid w:val="00475A97"/>
    <w:rsid w:val="004A28A8"/>
    <w:rsid w:val="004A2A0C"/>
    <w:rsid w:val="004A39FE"/>
    <w:rsid w:val="004A5100"/>
    <w:rsid w:val="004B1C16"/>
    <w:rsid w:val="004B468E"/>
    <w:rsid w:val="004C1C01"/>
    <w:rsid w:val="004D1122"/>
    <w:rsid w:val="004E0776"/>
    <w:rsid w:val="004E57B8"/>
    <w:rsid w:val="004F1010"/>
    <w:rsid w:val="00500B6C"/>
    <w:rsid w:val="00505B33"/>
    <w:rsid w:val="00511356"/>
    <w:rsid w:val="00511CD1"/>
    <w:rsid w:val="00517D2C"/>
    <w:rsid w:val="00533655"/>
    <w:rsid w:val="00542E8F"/>
    <w:rsid w:val="00545547"/>
    <w:rsid w:val="005520F0"/>
    <w:rsid w:val="0056248B"/>
    <w:rsid w:val="00563A90"/>
    <w:rsid w:val="00574BAE"/>
    <w:rsid w:val="00583289"/>
    <w:rsid w:val="00594526"/>
    <w:rsid w:val="005A6D85"/>
    <w:rsid w:val="005A7DC3"/>
    <w:rsid w:val="005B0E78"/>
    <w:rsid w:val="005B37B1"/>
    <w:rsid w:val="005B5314"/>
    <w:rsid w:val="005C5123"/>
    <w:rsid w:val="005E787A"/>
    <w:rsid w:val="005F69FE"/>
    <w:rsid w:val="006011E2"/>
    <w:rsid w:val="006015AA"/>
    <w:rsid w:val="006039FF"/>
    <w:rsid w:val="006063F0"/>
    <w:rsid w:val="0060671C"/>
    <w:rsid w:val="0061760E"/>
    <w:rsid w:val="00617A6C"/>
    <w:rsid w:val="00621F25"/>
    <w:rsid w:val="00632476"/>
    <w:rsid w:val="0063256F"/>
    <w:rsid w:val="006508DB"/>
    <w:rsid w:val="006643FC"/>
    <w:rsid w:val="00667FBF"/>
    <w:rsid w:val="00685426"/>
    <w:rsid w:val="0068732A"/>
    <w:rsid w:val="00692731"/>
    <w:rsid w:val="00696977"/>
    <w:rsid w:val="006A36B4"/>
    <w:rsid w:val="006A7F77"/>
    <w:rsid w:val="006E6233"/>
    <w:rsid w:val="006E6AD0"/>
    <w:rsid w:val="006F17EE"/>
    <w:rsid w:val="006F586A"/>
    <w:rsid w:val="006F7489"/>
    <w:rsid w:val="00710050"/>
    <w:rsid w:val="007118C3"/>
    <w:rsid w:val="00712DFD"/>
    <w:rsid w:val="00717005"/>
    <w:rsid w:val="00734D42"/>
    <w:rsid w:val="00742A3A"/>
    <w:rsid w:val="00743E82"/>
    <w:rsid w:val="00751CB8"/>
    <w:rsid w:val="00771C3F"/>
    <w:rsid w:val="00771F4C"/>
    <w:rsid w:val="00772E90"/>
    <w:rsid w:val="00785E0F"/>
    <w:rsid w:val="007A18E8"/>
    <w:rsid w:val="007B4E55"/>
    <w:rsid w:val="007C1173"/>
    <w:rsid w:val="007C3798"/>
    <w:rsid w:val="007C570C"/>
    <w:rsid w:val="007C6165"/>
    <w:rsid w:val="007D41DB"/>
    <w:rsid w:val="007D4D74"/>
    <w:rsid w:val="007D6101"/>
    <w:rsid w:val="007D6C34"/>
    <w:rsid w:val="007E3EC0"/>
    <w:rsid w:val="007E4D18"/>
    <w:rsid w:val="007F0D03"/>
    <w:rsid w:val="007F411B"/>
    <w:rsid w:val="00800524"/>
    <w:rsid w:val="00804DBE"/>
    <w:rsid w:val="00810B5B"/>
    <w:rsid w:val="00815668"/>
    <w:rsid w:val="00833EF1"/>
    <w:rsid w:val="008462B2"/>
    <w:rsid w:val="00860780"/>
    <w:rsid w:val="00866C5C"/>
    <w:rsid w:val="00867CEA"/>
    <w:rsid w:val="00890350"/>
    <w:rsid w:val="00897991"/>
    <w:rsid w:val="008A0E90"/>
    <w:rsid w:val="008A11F4"/>
    <w:rsid w:val="008A50F5"/>
    <w:rsid w:val="008C76F6"/>
    <w:rsid w:val="008D72F1"/>
    <w:rsid w:val="008E1FC3"/>
    <w:rsid w:val="008E3875"/>
    <w:rsid w:val="008E428B"/>
    <w:rsid w:val="008F2D71"/>
    <w:rsid w:val="0090382A"/>
    <w:rsid w:val="009048F5"/>
    <w:rsid w:val="00912BE3"/>
    <w:rsid w:val="00916F7C"/>
    <w:rsid w:val="00917A85"/>
    <w:rsid w:val="0092115C"/>
    <w:rsid w:val="00927BA2"/>
    <w:rsid w:val="0093197D"/>
    <w:rsid w:val="00931F43"/>
    <w:rsid w:val="009550A0"/>
    <w:rsid w:val="00971FA1"/>
    <w:rsid w:val="00972D3C"/>
    <w:rsid w:val="00980643"/>
    <w:rsid w:val="009870F4"/>
    <w:rsid w:val="00991DD2"/>
    <w:rsid w:val="009B13F3"/>
    <w:rsid w:val="009D756E"/>
    <w:rsid w:val="009E7255"/>
    <w:rsid w:val="009F37EA"/>
    <w:rsid w:val="009F5F52"/>
    <w:rsid w:val="00A02EDB"/>
    <w:rsid w:val="00A164EC"/>
    <w:rsid w:val="00A1769B"/>
    <w:rsid w:val="00A26C58"/>
    <w:rsid w:val="00A3531A"/>
    <w:rsid w:val="00A360D5"/>
    <w:rsid w:val="00A3770C"/>
    <w:rsid w:val="00A41945"/>
    <w:rsid w:val="00A4408E"/>
    <w:rsid w:val="00A5337A"/>
    <w:rsid w:val="00A62A63"/>
    <w:rsid w:val="00A6537B"/>
    <w:rsid w:val="00A81389"/>
    <w:rsid w:val="00A85B0B"/>
    <w:rsid w:val="00A94EE4"/>
    <w:rsid w:val="00A962EF"/>
    <w:rsid w:val="00AB67F6"/>
    <w:rsid w:val="00AB6AC5"/>
    <w:rsid w:val="00AC6977"/>
    <w:rsid w:val="00AD4997"/>
    <w:rsid w:val="00AE33B4"/>
    <w:rsid w:val="00AF4179"/>
    <w:rsid w:val="00B0130F"/>
    <w:rsid w:val="00B01591"/>
    <w:rsid w:val="00B23033"/>
    <w:rsid w:val="00B268A8"/>
    <w:rsid w:val="00B3052E"/>
    <w:rsid w:val="00B33200"/>
    <w:rsid w:val="00B45399"/>
    <w:rsid w:val="00B5306C"/>
    <w:rsid w:val="00B5762A"/>
    <w:rsid w:val="00B6063F"/>
    <w:rsid w:val="00B61259"/>
    <w:rsid w:val="00B64852"/>
    <w:rsid w:val="00B70D10"/>
    <w:rsid w:val="00B70D19"/>
    <w:rsid w:val="00B71AC0"/>
    <w:rsid w:val="00B7253B"/>
    <w:rsid w:val="00B73B47"/>
    <w:rsid w:val="00B75DC7"/>
    <w:rsid w:val="00B76BE2"/>
    <w:rsid w:val="00B76CBB"/>
    <w:rsid w:val="00B83C02"/>
    <w:rsid w:val="00BA7BA6"/>
    <w:rsid w:val="00BB0B2A"/>
    <w:rsid w:val="00BB4F16"/>
    <w:rsid w:val="00BB5D40"/>
    <w:rsid w:val="00BD4365"/>
    <w:rsid w:val="00BE0392"/>
    <w:rsid w:val="00BE268F"/>
    <w:rsid w:val="00BF3E93"/>
    <w:rsid w:val="00BF42E4"/>
    <w:rsid w:val="00C10D41"/>
    <w:rsid w:val="00C179B3"/>
    <w:rsid w:val="00C20584"/>
    <w:rsid w:val="00C45019"/>
    <w:rsid w:val="00C83885"/>
    <w:rsid w:val="00CC49A5"/>
    <w:rsid w:val="00CD006F"/>
    <w:rsid w:val="00CD6709"/>
    <w:rsid w:val="00CD7194"/>
    <w:rsid w:val="00CE49BB"/>
    <w:rsid w:val="00CF3D9F"/>
    <w:rsid w:val="00CF4857"/>
    <w:rsid w:val="00D00E20"/>
    <w:rsid w:val="00D17F85"/>
    <w:rsid w:val="00D23523"/>
    <w:rsid w:val="00D542CA"/>
    <w:rsid w:val="00D64F93"/>
    <w:rsid w:val="00D70757"/>
    <w:rsid w:val="00D70C2C"/>
    <w:rsid w:val="00D712E3"/>
    <w:rsid w:val="00D75818"/>
    <w:rsid w:val="00D83257"/>
    <w:rsid w:val="00D94668"/>
    <w:rsid w:val="00D95029"/>
    <w:rsid w:val="00DA4FAD"/>
    <w:rsid w:val="00DA5666"/>
    <w:rsid w:val="00DB50FF"/>
    <w:rsid w:val="00DC4BCB"/>
    <w:rsid w:val="00DC5112"/>
    <w:rsid w:val="00DE63DC"/>
    <w:rsid w:val="00E01FFE"/>
    <w:rsid w:val="00E04C03"/>
    <w:rsid w:val="00E06D8E"/>
    <w:rsid w:val="00E1467E"/>
    <w:rsid w:val="00E1536F"/>
    <w:rsid w:val="00E17496"/>
    <w:rsid w:val="00E17FA1"/>
    <w:rsid w:val="00E30245"/>
    <w:rsid w:val="00E34B1B"/>
    <w:rsid w:val="00E37C68"/>
    <w:rsid w:val="00E37CB4"/>
    <w:rsid w:val="00E476E1"/>
    <w:rsid w:val="00E56D3D"/>
    <w:rsid w:val="00E63544"/>
    <w:rsid w:val="00E664CB"/>
    <w:rsid w:val="00E67727"/>
    <w:rsid w:val="00E7388B"/>
    <w:rsid w:val="00E778AA"/>
    <w:rsid w:val="00E84686"/>
    <w:rsid w:val="00E904C9"/>
    <w:rsid w:val="00E90F76"/>
    <w:rsid w:val="00EB19B9"/>
    <w:rsid w:val="00EC691E"/>
    <w:rsid w:val="00ED38A1"/>
    <w:rsid w:val="00ED53F8"/>
    <w:rsid w:val="00ED5D91"/>
    <w:rsid w:val="00F21038"/>
    <w:rsid w:val="00F24CB0"/>
    <w:rsid w:val="00F26895"/>
    <w:rsid w:val="00F27982"/>
    <w:rsid w:val="00F40AEB"/>
    <w:rsid w:val="00F627D5"/>
    <w:rsid w:val="00F75C88"/>
    <w:rsid w:val="00F8635B"/>
    <w:rsid w:val="00FA62A0"/>
    <w:rsid w:val="00FA69AB"/>
    <w:rsid w:val="00FD380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oleObject" Target="embeddings/oleObject10.bin"/><Relationship Id="rId21" Type="http://schemas.openxmlformats.org/officeDocument/2006/relationships/oleObject" Target="embeddings/oleObject5.bin"/><Relationship Id="rId34" Type="http://schemas.openxmlformats.org/officeDocument/2006/relationships/image" Target="media/image17.emf"/><Relationship Id="rId42" Type="http://schemas.openxmlformats.org/officeDocument/2006/relationships/image" Target="media/image21.emf"/><Relationship Id="rId47" Type="http://schemas.openxmlformats.org/officeDocument/2006/relationships/oleObject" Target="embeddings/oleObject14.bin"/><Relationship Id="rId50" Type="http://schemas.openxmlformats.org/officeDocument/2006/relationships/image" Target="media/image25.emf"/><Relationship Id="rId55" Type="http://schemas.openxmlformats.org/officeDocument/2006/relationships/image" Target="media/image28.emf"/><Relationship Id="rId63" Type="http://schemas.openxmlformats.org/officeDocument/2006/relationships/oleObject" Target="embeddings/oleObject21.bin"/><Relationship Id="rId68" Type="http://schemas.openxmlformats.org/officeDocument/2006/relationships/image" Target="media/image35.emf"/><Relationship Id="rId76" Type="http://schemas.openxmlformats.org/officeDocument/2006/relationships/image" Target="media/image39.emf"/><Relationship Id="rId84" Type="http://schemas.openxmlformats.org/officeDocument/2006/relationships/footer" Target="footer1.xml"/><Relationship Id="rId7" Type="http://schemas.openxmlformats.org/officeDocument/2006/relationships/image" Target="media/image1.png"/><Relationship Id="rId71" Type="http://schemas.openxmlformats.org/officeDocument/2006/relationships/oleObject" Target="embeddings/oleObject25.bin"/><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hyperlink" Target="https://livebook.manning.com/book/grokking-deep-reinforcement-learning" TargetMode="External"/><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6.emf"/><Relationship Id="rId37" Type="http://schemas.openxmlformats.org/officeDocument/2006/relationships/oleObject" Target="embeddings/oleObject9.bin"/><Relationship Id="rId40" Type="http://schemas.openxmlformats.org/officeDocument/2006/relationships/image" Target="media/image20.emf"/><Relationship Id="rId45" Type="http://schemas.openxmlformats.org/officeDocument/2006/relationships/oleObject" Target="embeddings/oleObject13.bin"/><Relationship Id="rId53" Type="http://schemas.openxmlformats.org/officeDocument/2006/relationships/oleObject" Target="embeddings/oleObject17.bin"/><Relationship Id="rId58" Type="http://schemas.openxmlformats.org/officeDocument/2006/relationships/image" Target="media/image30.emf"/><Relationship Id="rId66" Type="http://schemas.openxmlformats.org/officeDocument/2006/relationships/image" Target="media/image34.emf"/><Relationship Id="rId74" Type="http://schemas.openxmlformats.org/officeDocument/2006/relationships/image" Target="media/image38.emf"/><Relationship Id="rId79" Type="http://schemas.openxmlformats.org/officeDocument/2006/relationships/oleObject" Target="embeddings/oleObject28.bin"/><Relationship Id="rId5" Type="http://schemas.openxmlformats.org/officeDocument/2006/relationships/footnotes" Target="footnotes.xml"/><Relationship Id="rId61" Type="http://schemas.openxmlformats.org/officeDocument/2006/relationships/oleObject" Target="embeddings/oleObject20.bin"/><Relationship Id="rId82" Type="http://schemas.openxmlformats.org/officeDocument/2006/relationships/hyperlink" Target="https://github.com/kubernetes-client/python" TargetMode="Externa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image" Target="media/image24.emf"/><Relationship Id="rId56" Type="http://schemas.openxmlformats.org/officeDocument/2006/relationships/oleObject" Target="embeddings/oleObject18.bin"/><Relationship Id="rId64" Type="http://schemas.openxmlformats.org/officeDocument/2006/relationships/image" Target="media/image33.emf"/><Relationship Id="rId69" Type="http://schemas.openxmlformats.org/officeDocument/2006/relationships/oleObject" Target="embeddings/oleObject24.bin"/><Relationship Id="rId77" Type="http://schemas.openxmlformats.org/officeDocument/2006/relationships/oleObject" Target="embeddings/oleObject27.bin"/><Relationship Id="rId8" Type="http://schemas.openxmlformats.org/officeDocument/2006/relationships/image" Target="media/image2.jpeg"/><Relationship Id="rId51" Type="http://schemas.openxmlformats.org/officeDocument/2006/relationships/oleObject" Target="embeddings/oleObject16.bin"/><Relationship Id="rId72" Type="http://schemas.openxmlformats.org/officeDocument/2006/relationships/hyperlink" Target="http://php-apache/" TargetMode="External"/><Relationship Id="rId80" Type="http://schemas.openxmlformats.org/officeDocument/2006/relationships/image" Target="media/image41.PNG"/><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image" Target="media/image19.emf"/><Relationship Id="rId46" Type="http://schemas.openxmlformats.org/officeDocument/2006/relationships/image" Target="media/image23.emf"/><Relationship Id="rId59" Type="http://schemas.openxmlformats.org/officeDocument/2006/relationships/oleObject" Target="embeddings/oleObject19.bin"/><Relationship Id="rId67" Type="http://schemas.openxmlformats.org/officeDocument/2006/relationships/oleObject" Target="embeddings/oleObject23.bin"/><Relationship Id="rId20" Type="http://schemas.openxmlformats.org/officeDocument/2006/relationships/image" Target="media/image8.emf"/><Relationship Id="rId41" Type="http://schemas.openxmlformats.org/officeDocument/2006/relationships/oleObject" Target="embeddings/oleObject11.bin"/><Relationship Id="rId54" Type="http://schemas.openxmlformats.org/officeDocument/2006/relationships/image" Target="media/image27.gif"/><Relationship Id="rId62" Type="http://schemas.openxmlformats.org/officeDocument/2006/relationships/image" Target="media/image32.emf"/><Relationship Id="rId70" Type="http://schemas.openxmlformats.org/officeDocument/2006/relationships/image" Target="media/image36.emf"/><Relationship Id="rId75" Type="http://schemas.openxmlformats.org/officeDocument/2006/relationships/oleObject" Target="embeddings/oleObject26.bin"/><Relationship Id="rId83"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image" Target="media/image18.emf"/><Relationship Id="rId49" Type="http://schemas.openxmlformats.org/officeDocument/2006/relationships/oleObject" Target="embeddings/oleObject15.bin"/><Relationship Id="rId57" Type="http://schemas.openxmlformats.org/officeDocument/2006/relationships/image" Target="media/image29.png"/><Relationship Id="rId10" Type="http://schemas.openxmlformats.org/officeDocument/2006/relationships/image" Target="media/image3.emf"/><Relationship Id="rId31" Type="http://schemas.openxmlformats.org/officeDocument/2006/relationships/image" Target="media/image15.png"/><Relationship Id="rId44" Type="http://schemas.openxmlformats.org/officeDocument/2006/relationships/image" Target="media/image22.emf"/><Relationship Id="rId52" Type="http://schemas.openxmlformats.org/officeDocument/2006/relationships/image" Target="media/image26.emf"/><Relationship Id="rId60" Type="http://schemas.openxmlformats.org/officeDocument/2006/relationships/image" Target="media/image31.emf"/><Relationship Id="rId65" Type="http://schemas.openxmlformats.org/officeDocument/2006/relationships/oleObject" Target="embeddings/oleObject22.bin"/><Relationship Id="rId73" Type="http://schemas.openxmlformats.org/officeDocument/2006/relationships/image" Target="media/image37.png"/><Relationship Id="rId78" Type="http://schemas.openxmlformats.org/officeDocument/2006/relationships/image" Target="media/image40.emf"/><Relationship Id="rId81" Type="http://schemas.openxmlformats.org/officeDocument/2006/relationships/hyperlink" Target="https://github.com/mlalandag/HPAwDRL" TargetMode="External"/><Relationship Id="rId86"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0</TotalTime>
  <Pages>35</Pages>
  <Words>6229</Words>
  <Characters>34263</Characters>
  <Application>Microsoft Office Word</Application>
  <DocSecurity>0</DocSecurity>
  <Lines>285</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432</cp:revision>
  <dcterms:created xsi:type="dcterms:W3CDTF">2021-07-03T09:09:00Z</dcterms:created>
  <dcterms:modified xsi:type="dcterms:W3CDTF">2021-09-1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